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E98F26B" w14:textId="66909819" w:rsidR="00B337EC" w:rsidRPr="0085598D" w:rsidRDefault="00B337EC" w:rsidP="00B337EC">
      <w:pPr>
        <w:spacing w:line="480" w:lineRule="auto"/>
        <w:rPr>
          <w:rFonts w:ascii="Arial" w:hAnsi="Arial" w:cs="Arial"/>
          <w:b/>
          <w:bCs/>
          <w:sz w:val="22"/>
          <w:szCs w:val="22"/>
        </w:rPr>
      </w:pPr>
      <w:r w:rsidRPr="0085598D">
        <w:rPr>
          <w:rFonts w:ascii="Arial" w:hAnsi="Arial" w:cs="Arial"/>
          <w:b/>
          <w:bCs/>
          <w:sz w:val="22"/>
          <w:szCs w:val="22"/>
        </w:rPr>
        <w:t xml:space="preserve">Supplementary </w:t>
      </w:r>
      <w:r w:rsidR="00D70F1F">
        <w:rPr>
          <w:rFonts w:ascii="Arial" w:hAnsi="Arial" w:cs="Arial"/>
          <w:b/>
          <w:bCs/>
          <w:sz w:val="22"/>
          <w:szCs w:val="22"/>
        </w:rPr>
        <w:t>File</w:t>
      </w:r>
      <w:r w:rsidR="00110C02">
        <w:rPr>
          <w:rFonts w:ascii="Arial" w:hAnsi="Arial" w:cs="Arial"/>
          <w:b/>
          <w:bCs/>
          <w:sz w:val="22"/>
          <w:szCs w:val="22"/>
        </w:rPr>
        <w:t xml:space="preserve"> 1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23"/>
        <w:gridCol w:w="1202"/>
        <w:gridCol w:w="1357"/>
        <w:gridCol w:w="1357"/>
        <w:gridCol w:w="1357"/>
        <w:gridCol w:w="1357"/>
        <w:gridCol w:w="1367"/>
        <w:gridCol w:w="1770"/>
      </w:tblGrid>
      <w:tr w:rsidR="00FF3107" w:rsidRPr="0085598D" w14:paraId="7FBACBC3" w14:textId="77777777" w:rsidTr="00413ECA">
        <w:tc>
          <w:tcPr>
            <w:tcW w:w="1023" w:type="dxa"/>
          </w:tcPr>
          <w:p w14:paraId="6C2EB377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GROUP 1</w:t>
            </w:r>
          </w:p>
        </w:tc>
        <w:tc>
          <w:tcPr>
            <w:tcW w:w="9767" w:type="dxa"/>
            <w:gridSpan w:val="7"/>
          </w:tcPr>
          <w:p w14:paraId="56A7D59D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B*15:01</w:t>
            </w:r>
            <w:r w:rsidRPr="0085598D">
              <w:rPr>
                <w:rFonts w:ascii="Arial" w:hAnsi="Arial" w:cs="Arial"/>
                <w:b/>
                <w:bCs/>
                <w:sz w:val="22"/>
                <w:szCs w:val="22"/>
                <w:vertAlign w:val="superscript"/>
              </w:rPr>
              <w:t>+</w:t>
            </w: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 donors: B*15:01/Bw4 heterozygous</w:t>
            </w:r>
          </w:p>
        </w:tc>
      </w:tr>
      <w:tr w:rsidR="00FF3107" w:rsidRPr="0085598D" w14:paraId="1F80C7A7" w14:textId="77777777" w:rsidTr="00094294">
        <w:tc>
          <w:tcPr>
            <w:tcW w:w="1023" w:type="dxa"/>
          </w:tcPr>
          <w:p w14:paraId="3C27EEFA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6307BF77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Donor ID</w:t>
            </w:r>
          </w:p>
        </w:tc>
        <w:tc>
          <w:tcPr>
            <w:tcW w:w="1357" w:type="dxa"/>
          </w:tcPr>
          <w:p w14:paraId="3B491F7B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A</w:t>
            </w:r>
          </w:p>
        </w:tc>
        <w:tc>
          <w:tcPr>
            <w:tcW w:w="1357" w:type="dxa"/>
          </w:tcPr>
          <w:p w14:paraId="7F49970F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A</w:t>
            </w:r>
          </w:p>
        </w:tc>
        <w:tc>
          <w:tcPr>
            <w:tcW w:w="1357" w:type="dxa"/>
          </w:tcPr>
          <w:p w14:paraId="4535116F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B (Bw6)</w:t>
            </w:r>
          </w:p>
        </w:tc>
        <w:tc>
          <w:tcPr>
            <w:tcW w:w="1357" w:type="dxa"/>
          </w:tcPr>
          <w:p w14:paraId="1FEABA40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B (Bw4)</w:t>
            </w:r>
          </w:p>
        </w:tc>
        <w:tc>
          <w:tcPr>
            <w:tcW w:w="1367" w:type="dxa"/>
          </w:tcPr>
          <w:p w14:paraId="0AF7E472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C</w:t>
            </w:r>
          </w:p>
        </w:tc>
        <w:tc>
          <w:tcPr>
            <w:tcW w:w="1770" w:type="dxa"/>
          </w:tcPr>
          <w:p w14:paraId="6303AFEB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C</w:t>
            </w:r>
          </w:p>
        </w:tc>
      </w:tr>
      <w:tr w:rsidR="00FF3107" w:rsidRPr="0085598D" w14:paraId="6F5D5FE9" w14:textId="77777777" w:rsidTr="00094294">
        <w:tc>
          <w:tcPr>
            <w:tcW w:w="1023" w:type="dxa"/>
          </w:tcPr>
          <w:p w14:paraId="2A78201F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5D74FF8E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124</w:t>
            </w:r>
          </w:p>
        </w:tc>
        <w:tc>
          <w:tcPr>
            <w:tcW w:w="1357" w:type="dxa"/>
          </w:tcPr>
          <w:p w14:paraId="6C7CD090" w14:textId="77777777" w:rsidR="00FF3107" w:rsidRPr="0085598D" w:rsidRDefault="00FF3107" w:rsidP="00413ECA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0000" w:themeColor="text1"/>
                <w:sz w:val="18"/>
                <w:szCs w:val="18"/>
              </w:rPr>
              <w:t>A*32:01:01</w:t>
            </w:r>
          </w:p>
        </w:tc>
        <w:tc>
          <w:tcPr>
            <w:tcW w:w="1357" w:type="dxa"/>
          </w:tcPr>
          <w:p w14:paraId="0B5A0652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11:01:01:01</w:t>
            </w:r>
          </w:p>
        </w:tc>
        <w:tc>
          <w:tcPr>
            <w:tcW w:w="1357" w:type="dxa"/>
          </w:tcPr>
          <w:p w14:paraId="17B141BF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B050"/>
                <w:sz w:val="18"/>
                <w:szCs w:val="18"/>
              </w:rPr>
              <w:t>B*15:01:01:01</w:t>
            </w:r>
          </w:p>
        </w:tc>
        <w:tc>
          <w:tcPr>
            <w:tcW w:w="1357" w:type="dxa"/>
          </w:tcPr>
          <w:p w14:paraId="0633FA95" w14:textId="77777777" w:rsidR="00FF3107" w:rsidRPr="0085598D" w:rsidRDefault="00FF3107" w:rsidP="00413ECA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0000" w:themeColor="text1"/>
                <w:sz w:val="18"/>
                <w:szCs w:val="18"/>
              </w:rPr>
              <w:t>B*53:01:01</w:t>
            </w:r>
          </w:p>
        </w:tc>
        <w:tc>
          <w:tcPr>
            <w:tcW w:w="1367" w:type="dxa"/>
          </w:tcPr>
          <w:p w14:paraId="1320D077" w14:textId="77777777" w:rsidR="00FF3107" w:rsidRPr="0085598D" w:rsidRDefault="00FF3107" w:rsidP="00413ECA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0000" w:themeColor="text1"/>
                <w:sz w:val="18"/>
                <w:szCs w:val="18"/>
              </w:rPr>
              <w:t>C*06:02:01:01</w:t>
            </w:r>
          </w:p>
        </w:tc>
        <w:tc>
          <w:tcPr>
            <w:tcW w:w="1770" w:type="dxa"/>
          </w:tcPr>
          <w:p w14:paraId="6CEA30C1" w14:textId="77777777" w:rsidR="00FF3107" w:rsidRPr="0085598D" w:rsidRDefault="00FF3107" w:rsidP="00413ECA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0000" w:themeColor="text1"/>
                <w:sz w:val="18"/>
                <w:szCs w:val="18"/>
              </w:rPr>
              <w:t>C*04:01:01:01</w:t>
            </w:r>
          </w:p>
        </w:tc>
      </w:tr>
      <w:tr w:rsidR="00FF3107" w:rsidRPr="0085598D" w14:paraId="527729EC" w14:textId="77777777" w:rsidTr="00094294">
        <w:tc>
          <w:tcPr>
            <w:tcW w:w="1023" w:type="dxa"/>
          </w:tcPr>
          <w:p w14:paraId="6C355AF6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55EF902B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128</w:t>
            </w:r>
          </w:p>
        </w:tc>
        <w:tc>
          <w:tcPr>
            <w:tcW w:w="1357" w:type="dxa"/>
          </w:tcPr>
          <w:p w14:paraId="627AA4C0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11:01:01:01</w:t>
            </w:r>
          </w:p>
        </w:tc>
        <w:tc>
          <w:tcPr>
            <w:tcW w:w="1357" w:type="dxa"/>
          </w:tcPr>
          <w:p w14:paraId="160F3F81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2:01:01:01</w:t>
            </w:r>
          </w:p>
        </w:tc>
        <w:tc>
          <w:tcPr>
            <w:tcW w:w="1357" w:type="dxa"/>
          </w:tcPr>
          <w:p w14:paraId="620404F6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B050"/>
                <w:sz w:val="18"/>
                <w:szCs w:val="18"/>
              </w:rPr>
              <w:t>B*15:01:01:01</w:t>
            </w:r>
          </w:p>
        </w:tc>
        <w:tc>
          <w:tcPr>
            <w:tcW w:w="1357" w:type="dxa"/>
          </w:tcPr>
          <w:p w14:paraId="4F3F4E0C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B*44:02:01:01</w:t>
            </w:r>
          </w:p>
        </w:tc>
        <w:tc>
          <w:tcPr>
            <w:tcW w:w="1367" w:type="dxa"/>
          </w:tcPr>
          <w:p w14:paraId="4AA205CA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B050"/>
                <w:sz w:val="18"/>
                <w:szCs w:val="18"/>
              </w:rPr>
              <w:t>C*03:03:01:01</w:t>
            </w:r>
          </w:p>
        </w:tc>
        <w:tc>
          <w:tcPr>
            <w:tcW w:w="1770" w:type="dxa"/>
          </w:tcPr>
          <w:p w14:paraId="44C4F1A5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05:01:01:02</w:t>
            </w:r>
          </w:p>
        </w:tc>
      </w:tr>
      <w:tr w:rsidR="00FF3107" w:rsidRPr="0085598D" w14:paraId="73576890" w14:textId="77777777" w:rsidTr="00413ECA">
        <w:tc>
          <w:tcPr>
            <w:tcW w:w="10790" w:type="dxa"/>
            <w:gridSpan w:val="8"/>
          </w:tcPr>
          <w:p w14:paraId="40901A8D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</w:tr>
      <w:tr w:rsidR="00FF3107" w:rsidRPr="0085598D" w14:paraId="4269D090" w14:textId="77777777" w:rsidTr="00413ECA">
        <w:tc>
          <w:tcPr>
            <w:tcW w:w="1023" w:type="dxa"/>
          </w:tcPr>
          <w:p w14:paraId="7B53583E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GROUP 2</w:t>
            </w:r>
          </w:p>
        </w:tc>
        <w:tc>
          <w:tcPr>
            <w:tcW w:w="9767" w:type="dxa"/>
            <w:gridSpan w:val="7"/>
          </w:tcPr>
          <w:p w14:paraId="476D2D25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B*07:02</w:t>
            </w:r>
            <w:r w:rsidRPr="0085598D">
              <w:rPr>
                <w:rFonts w:ascii="Arial" w:hAnsi="Arial" w:cs="Arial"/>
                <w:b/>
                <w:bCs/>
                <w:sz w:val="22"/>
                <w:szCs w:val="22"/>
                <w:vertAlign w:val="superscript"/>
              </w:rPr>
              <w:t>+</w:t>
            </w: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 donors: either B*07:02 double positive, or B*07:02/Bw4 heterozygous</w:t>
            </w:r>
          </w:p>
        </w:tc>
      </w:tr>
      <w:tr w:rsidR="00FF3107" w:rsidRPr="0085598D" w14:paraId="7866A1FC" w14:textId="77777777" w:rsidTr="00094294">
        <w:tc>
          <w:tcPr>
            <w:tcW w:w="1023" w:type="dxa"/>
          </w:tcPr>
          <w:p w14:paraId="70730245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072B08BB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Donor ID</w:t>
            </w:r>
          </w:p>
        </w:tc>
        <w:tc>
          <w:tcPr>
            <w:tcW w:w="1357" w:type="dxa"/>
          </w:tcPr>
          <w:p w14:paraId="18FAA48F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A</w:t>
            </w:r>
          </w:p>
        </w:tc>
        <w:tc>
          <w:tcPr>
            <w:tcW w:w="1357" w:type="dxa"/>
          </w:tcPr>
          <w:p w14:paraId="6287C562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A</w:t>
            </w:r>
          </w:p>
        </w:tc>
        <w:tc>
          <w:tcPr>
            <w:tcW w:w="1357" w:type="dxa"/>
          </w:tcPr>
          <w:p w14:paraId="0DAC2CBA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B (Bw6)</w:t>
            </w:r>
          </w:p>
        </w:tc>
        <w:tc>
          <w:tcPr>
            <w:tcW w:w="1357" w:type="dxa"/>
          </w:tcPr>
          <w:p w14:paraId="213C932B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B (Bw4)</w:t>
            </w:r>
          </w:p>
        </w:tc>
        <w:tc>
          <w:tcPr>
            <w:tcW w:w="1367" w:type="dxa"/>
          </w:tcPr>
          <w:p w14:paraId="2BE6A9EB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C</w:t>
            </w:r>
          </w:p>
        </w:tc>
        <w:tc>
          <w:tcPr>
            <w:tcW w:w="1770" w:type="dxa"/>
          </w:tcPr>
          <w:p w14:paraId="4B117948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C</w:t>
            </w:r>
          </w:p>
        </w:tc>
      </w:tr>
      <w:tr w:rsidR="00FF3107" w:rsidRPr="0085598D" w14:paraId="78D80143" w14:textId="77777777" w:rsidTr="00094294">
        <w:tc>
          <w:tcPr>
            <w:tcW w:w="1023" w:type="dxa"/>
          </w:tcPr>
          <w:p w14:paraId="146130CB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6F99931E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14</w:t>
            </w:r>
          </w:p>
        </w:tc>
        <w:tc>
          <w:tcPr>
            <w:tcW w:w="1357" w:type="dxa"/>
          </w:tcPr>
          <w:p w14:paraId="71ADC8A7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3:01:01:01</w:t>
            </w:r>
          </w:p>
        </w:tc>
        <w:tc>
          <w:tcPr>
            <w:tcW w:w="1357" w:type="dxa"/>
          </w:tcPr>
          <w:p w14:paraId="32F79818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2:01:01:01</w:t>
            </w:r>
          </w:p>
        </w:tc>
        <w:tc>
          <w:tcPr>
            <w:tcW w:w="1357" w:type="dxa"/>
          </w:tcPr>
          <w:p w14:paraId="5F929A12" w14:textId="77777777" w:rsidR="00FF3107" w:rsidRPr="0085598D" w:rsidRDefault="00FF3107" w:rsidP="00413ECA">
            <w:pPr>
              <w:rPr>
                <w:rFonts w:ascii="Arial" w:hAnsi="Arial" w:cs="Arial"/>
                <w:color w:val="FF0000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B050"/>
                <w:sz w:val="18"/>
                <w:szCs w:val="18"/>
              </w:rPr>
              <w:t>B*07:02:01</w:t>
            </w:r>
          </w:p>
        </w:tc>
        <w:tc>
          <w:tcPr>
            <w:tcW w:w="1357" w:type="dxa"/>
          </w:tcPr>
          <w:p w14:paraId="162D9E13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B*51:01:01:01</w:t>
            </w:r>
          </w:p>
        </w:tc>
        <w:tc>
          <w:tcPr>
            <w:tcW w:w="1367" w:type="dxa"/>
          </w:tcPr>
          <w:p w14:paraId="6F160A34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15:02:01:01</w:t>
            </w:r>
          </w:p>
        </w:tc>
        <w:tc>
          <w:tcPr>
            <w:tcW w:w="1770" w:type="dxa"/>
          </w:tcPr>
          <w:p w14:paraId="3B925BC9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B050"/>
                <w:sz w:val="18"/>
                <w:szCs w:val="18"/>
              </w:rPr>
              <w:t>C*07:02:01:03</w:t>
            </w:r>
          </w:p>
        </w:tc>
      </w:tr>
      <w:tr w:rsidR="00FF3107" w:rsidRPr="0085598D" w14:paraId="7F1660EB" w14:textId="77777777" w:rsidTr="00094294">
        <w:tc>
          <w:tcPr>
            <w:tcW w:w="1023" w:type="dxa"/>
          </w:tcPr>
          <w:p w14:paraId="11B55FFA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762FBE60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20</w:t>
            </w:r>
          </w:p>
        </w:tc>
        <w:tc>
          <w:tcPr>
            <w:tcW w:w="1357" w:type="dxa"/>
          </w:tcPr>
          <w:p w14:paraId="20A770CC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2:01:01:01</w:t>
            </w:r>
          </w:p>
        </w:tc>
        <w:tc>
          <w:tcPr>
            <w:tcW w:w="1357" w:type="dxa"/>
          </w:tcPr>
          <w:p w14:paraId="529F08C4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2:01:01:01</w:t>
            </w:r>
          </w:p>
        </w:tc>
        <w:tc>
          <w:tcPr>
            <w:tcW w:w="1357" w:type="dxa"/>
          </w:tcPr>
          <w:p w14:paraId="3A202C0F" w14:textId="77777777" w:rsidR="00FF3107" w:rsidRPr="0085598D" w:rsidRDefault="00FF3107" w:rsidP="00413ECA">
            <w:pPr>
              <w:rPr>
                <w:rFonts w:ascii="Arial" w:hAnsi="Arial" w:cs="Arial"/>
                <w:color w:val="FF0000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B050"/>
                <w:sz w:val="18"/>
                <w:szCs w:val="18"/>
              </w:rPr>
              <w:t>B*07:02:01</w:t>
            </w:r>
          </w:p>
        </w:tc>
        <w:tc>
          <w:tcPr>
            <w:tcW w:w="1357" w:type="dxa"/>
          </w:tcPr>
          <w:p w14:paraId="7F4701A7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B*37:01:01</w:t>
            </w:r>
          </w:p>
        </w:tc>
        <w:tc>
          <w:tcPr>
            <w:tcW w:w="1367" w:type="dxa"/>
          </w:tcPr>
          <w:p w14:paraId="62176B70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B050"/>
                <w:sz w:val="18"/>
                <w:szCs w:val="18"/>
              </w:rPr>
              <w:t>C*07:02:01:03</w:t>
            </w:r>
          </w:p>
        </w:tc>
        <w:tc>
          <w:tcPr>
            <w:tcW w:w="1770" w:type="dxa"/>
          </w:tcPr>
          <w:p w14:paraId="3781869F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06:02:01:01</w:t>
            </w:r>
          </w:p>
        </w:tc>
      </w:tr>
      <w:tr w:rsidR="00FF3107" w:rsidRPr="0085598D" w14:paraId="3330B8EB" w14:textId="77777777" w:rsidTr="00094294">
        <w:tc>
          <w:tcPr>
            <w:tcW w:w="1023" w:type="dxa"/>
          </w:tcPr>
          <w:p w14:paraId="18910B70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0F70891A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196</w:t>
            </w:r>
          </w:p>
        </w:tc>
        <w:tc>
          <w:tcPr>
            <w:tcW w:w="1357" w:type="dxa"/>
          </w:tcPr>
          <w:p w14:paraId="6B4873DF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2:01:01:01</w:t>
            </w:r>
          </w:p>
        </w:tc>
        <w:tc>
          <w:tcPr>
            <w:tcW w:w="1357" w:type="dxa"/>
          </w:tcPr>
          <w:p w14:paraId="55923283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3:01:01:01</w:t>
            </w:r>
          </w:p>
        </w:tc>
        <w:tc>
          <w:tcPr>
            <w:tcW w:w="1357" w:type="dxa"/>
          </w:tcPr>
          <w:p w14:paraId="64A8B935" w14:textId="77777777" w:rsidR="00FF3107" w:rsidRPr="0085598D" w:rsidRDefault="00FF3107" w:rsidP="00413ECA">
            <w:pPr>
              <w:rPr>
                <w:rFonts w:ascii="Arial" w:hAnsi="Arial" w:cs="Arial"/>
                <w:color w:val="FF0000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B050"/>
                <w:sz w:val="18"/>
                <w:szCs w:val="18"/>
              </w:rPr>
              <w:t>B*07:02:01</w:t>
            </w:r>
          </w:p>
        </w:tc>
        <w:tc>
          <w:tcPr>
            <w:tcW w:w="1357" w:type="dxa"/>
          </w:tcPr>
          <w:p w14:paraId="37D61C7E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B*44:02:01:01</w:t>
            </w:r>
          </w:p>
        </w:tc>
        <w:tc>
          <w:tcPr>
            <w:tcW w:w="1367" w:type="dxa"/>
          </w:tcPr>
          <w:p w14:paraId="2C0FD961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05:01:01:02</w:t>
            </w:r>
          </w:p>
        </w:tc>
        <w:tc>
          <w:tcPr>
            <w:tcW w:w="1770" w:type="dxa"/>
          </w:tcPr>
          <w:p w14:paraId="77131C47" w14:textId="77777777" w:rsidR="00FF3107" w:rsidRPr="0085598D" w:rsidRDefault="00FF3107" w:rsidP="00413ECA">
            <w:pPr>
              <w:rPr>
                <w:rFonts w:ascii="Arial" w:hAnsi="Arial" w:cs="Arial"/>
                <w:color w:val="00B050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B050"/>
                <w:sz w:val="18"/>
                <w:szCs w:val="18"/>
              </w:rPr>
              <w:t>C*07:02:01:03</w:t>
            </w:r>
          </w:p>
        </w:tc>
      </w:tr>
      <w:tr w:rsidR="00FF3107" w:rsidRPr="0085598D" w14:paraId="4982644D" w14:textId="77777777" w:rsidTr="00094294">
        <w:tc>
          <w:tcPr>
            <w:tcW w:w="1023" w:type="dxa"/>
          </w:tcPr>
          <w:p w14:paraId="6F32E337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0E4398A3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250</w:t>
            </w:r>
          </w:p>
        </w:tc>
        <w:tc>
          <w:tcPr>
            <w:tcW w:w="1357" w:type="dxa"/>
          </w:tcPr>
          <w:p w14:paraId="52436F2B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26:01:01:01</w:t>
            </w:r>
          </w:p>
        </w:tc>
        <w:tc>
          <w:tcPr>
            <w:tcW w:w="1357" w:type="dxa"/>
          </w:tcPr>
          <w:p w14:paraId="000CA92E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31:01:02:01</w:t>
            </w:r>
          </w:p>
        </w:tc>
        <w:tc>
          <w:tcPr>
            <w:tcW w:w="1357" w:type="dxa"/>
          </w:tcPr>
          <w:p w14:paraId="00C2F40D" w14:textId="77777777" w:rsidR="00FF3107" w:rsidRPr="0085598D" w:rsidRDefault="00FF3107" w:rsidP="00413ECA">
            <w:pPr>
              <w:rPr>
                <w:rFonts w:ascii="Arial" w:hAnsi="Arial" w:cs="Arial"/>
                <w:color w:val="FF0000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B050"/>
                <w:sz w:val="18"/>
                <w:szCs w:val="18"/>
              </w:rPr>
              <w:t>B*07:02:01</w:t>
            </w:r>
          </w:p>
        </w:tc>
        <w:tc>
          <w:tcPr>
            <w:tcW w:w="1357" w:type="dxa"/>
          </w:tcPr>
          <w:p w14:paraId="52193BE3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B*27:05:02:09</w:t>
            </w:r>
          </w:p>
        </w:tc>
        <w:tc>
          <w:tcPr>
            <w:tcW w:w="1367" w:type="dxa"/>
          </w:tcPr>
          <w:p w14:paraId="2D1B5E8F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B050"/>
                <w:sz w:val="18"/>
                <w:szCs w:val="18"/>
              </w:rPr>
              <w:t>C*07:02:01:03</w:t>
            </w:r>
          </w:p>
        </w:tc>
        <w:tc>
          <w:tcPr>
            <w:tcW w:w="1770" w:type="dxa"/>
          </w:tcPr>
          <w:p w14:paraId="0E074F85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02:02:02:01</w:t>
            </w:r>
          </w:p>
        </w:tc>
      </w:tr>
      <w:tr w:rsidR="00FF3107" w:rsidRPr="0085598D" w14:paraId="6719EA68" w14:textId="77777777" w:rsidTr="00094294">
        <w:tc>
          <w:tcPr>
            <w:tcW w:w="1023" w:type="dxa"/>
          </w:tcPr>
          <w:p w14:paraId="2A4EC6A6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2B279EA1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269</w:t>
            </w:r>
          </w:p>
        </w:tc>
        <w:tc>
          <w:tcPr>
            <w:tcW w:w="1357" w:type="dxa"/>
          </w:tcPr>
          <w:p w14:paraId="29FD558A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3:01:01:01</w:t>
            </w:r>
          </w:p>
        </w:tc>
        <w:tc>
          <w:tcPr>
            <w:tcW w:w="1357" w:type="dxa"/>
          </w:tcPr>
          <w:p w14:paraId="76C75ACF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3:01:01:01</w:t>
            </w:r>
          </w:p>
        </w:tc>
        <w:tc>
          <w:tcPr>
            <w:tcW w:w="1357" w:type="dxa"/>
          </w:tcPr>
          <w:p w14:paraId="58F3A292" w14:textId="77777777" w:rsidR="00FF3107" w:rsidRPr="0085598D" w:rsidRDefault="00FF3107" w:rsidP="00413ECA">
            <w:pPr>
              <w:rPr>
                <w:rFonts w:ascii="Arial" w:hAnsi="Arial" w:cs="Arial"/>
                <w:color w:val="FF0000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B050"/>
                <w:sz w:val="18"/>
                <w:szCs w:val="18"/>
              </w:rPr>
              <w:t>B*07:02:01</w:t>
            </w:r>
          </w:p>
        </w:tc>
        <w:tc>
          <w:tcPr>
            <w:tcW w:w="1357" w:type="dxa"/>
          </w:tcPr>
          <w:p w14:paraId="15B0A01F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B*57:01:01:01</w:t>
            </w:r>
          </w:p>
        </w:tc>
        <w:tc>
          <w:tcPr>
            <w:tcW w:w="1367" w:type="dxa"/>
          </w:tcPr>
          <w:p w14:paraId="33FB7A03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06:02:01:01</w:t>
            </w:r>
          </w:p>
        </w:tc>
        <w:tc>
          <w:tcPr>
            <w:tcW w:w="1770" w:type="dxa"/>
          </w:tcPr>
          <w:p w14:paraId="51849A22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B050"/>
                <w:sz w:val="18"/>
                <w:szCs w:val="18"/>
              </w:rPr>
              <w:t>C*07:02:01:03</w:t>
            </w:r>
          </w:p>
        </w:tc>
      </w:tr>
      <w:tr w:rsidR="00FF3107" w:rsidRPr="0085598D" w14:paraId="615E240F" w14:textId="77777777" w:rsidTr="00094294">
        <w:tc>
          <w:tcPr>
            <w:tcW w:w="1023" w:type="dxa"/>
          </w:tcPr>
          <w:p w14:paraId="684292BD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5D043945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270</w:t>
            </w:r>
          </w:p>
        </w:tc>
        <w:tc>
          <w:tcPr>
            <w:tcW w:w="1357" w:type="dxa"/>
          </w:tcPr>
          <w:p w14:paraId="0615F964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2:01:01:01</w:t>
            </w:r>
          </w:p>
        </w:tc>
        <w:tc>
          <w:tcPr>
            <w:tcW w:w="1357" w:type="dxa"/>
          </w:tcPr>
          <w:p w14:paraId="140D2555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2:01:01:01</w:t>
            </w:r>
          </w:p>
        </w:tc>
        <w:tc>
          <w:tcPr>
            <w:tcW w:w="1357" w:type="dxa"/>
          </w:tcPr>
          <w:p w14:paraId="575DE39A" w14:textId="77777777" w:rsidR="00FF3107" w:rsidRPr="0085598D" w:rsidRDefault="00FF3107" w:rsidP="00413ECA">
            <w:pPr>
              <w:rPr>
                <w:rFonts w:ascii="Arial" w:hAnsi="Arial" w:cs="Arial"/>
                <w:color w:val="FF0000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B050"/>
                <w:sz w:val="18"/>
                <w:szCs w:val="18"/>
              </w:rPr>
              <w:t>B*07:02:01</w:t>
            </w:r>
          </w:p>
        </w:tc>
        <w:tc>
          <w:tcPr>
            <w:tcW w:w="1357" w:type="dxa"/>
          </w:tcPr>
          <w:p w14:paraId="47F16DDA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B050"/>
                <w:sz w:val="18"/>
                <w:szCs w:val="18"/>
              </w:rPr>
              <w:t>B*07:02:01</w:t>
            </w:r>
          </w:p>
        </w:tc>
        <w:tc>
          <w:tcPr>
            <w:tcW w:w="1367" w:type="dxa"/>
          </w:tcPr>
          <w:p w14:paraId="1410150C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B050"/>
                <w:sz w:val="18"/>
                <w:szCs w:val="18"/>
              </w:rPr>
              <w:t>C*07:02:01:03</w:t>
            </w:r>
          </w:p>
        </w:tc>
        <w:tc>
          <w:tcPr>
            <w:tcW w:w="1770" w:type="dxa"/>
          </w:tcPr>
          <w:p w14:paraId="48042076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B050"/>
                <w:sz w:val="18"/>
                <w:szCs w:val="18"/>
              </w:rPr>
              <w:t>C*07:02:01:03</w:t>
            </w:r>
          </w:p>
        </w:tc>
      </w:tr>
      <w:tr w:rsidR="00FF3107" w:rsidRPr="0085598D" w14:paraId="7FCD7EC3" w14:textId="77777777" w:rsidTr="00413ECA">
        <w:tc>
          <w:tcPr>
            <w:tcW w:w="10790" w:type="dxa"/>
            <w:gridSpan w:val="8"/>
          </w:tcPr>
          <w:p w14:paraId="739A4171" w14:textId="77777777" w:rsidR="00FF3107" w:rsidRPr="0085598D" w:rsidRDefault="00FF3107" w:rsidP="00413ECA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F3107" w:rsidRPr="0085598D" w14:paraId="2CF7A622" w14:textId="77777777" w:rsidTr="00413ECA">
        <w:tc>
          <w:tcPr>
            <w:tcW w:w="1023" w:type="dxa"/>
          </w:tcPr>
          <w:p w14:paraId="098502A4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GROUP 3</w:t>
            </w:r>
          </w:p>
        </w:tc>
        <w:tc>
          <w:tcPr>
            <w:tcW w:w="9767" w:type="dxa"/>
            <w:gridSpan w:val="7"/>
          </w:tcPr>
          <w:p w14:paraId="4EC31489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B*44:02</w:t>
            </w:r>
            <w:r w:rsidRPr="0085598D">
              <w:rPr>
                <w:rFonts w:ascii="Arial" w:hAnsi="Arial" w:cs="Arial"/>
                <w:b/>
                <w:bCs/>
                <w:sz w:val="22"/>
                <w:szCs w:val="22"/>
                <w:vertAlign w:val="superscript"/>
              </w:rPr>
              <w:t>+</w:t>
            </w: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 donors: B*44:02/Bw6 heterozygous</w:t>
            </w:r>
          </w:p>
        </w:tc>
      </w:tr>
      <w:tr w:rsidR="00FF3107" w:rsidRPr="0085598D" w14:paraId="3A87E179" w14:textId="77777777" w:rsidTr="00094294">
        <w:tc>
          <w:tcPr>
            <w:tcW w:w="1023" w:type="dxa"/>
          </w:tcPr>
          <w:p w14:paraId="33AD4271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18DAA598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Donor ID</w:t>
            </w:r>
          </w:p>
        </w:tc>
        <w:tc>
          <w:tcPr>
            <w:tcW w:w="1357" w:type="dxa"/>
          </w:tcPr>
          <w:p w14:paraId="170F8912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A</w:t>
            </w:r>
          </w:p>
        </w:tc>
        <w:tc>
          <w:tcPr>
            <w:tcW w:w="1357" w:type="dxa"/>
          </w:tcPr>
          <w:p w14:paraId="4A0A2AA4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A</w:t>
            </w:r>
          </w:p>
        </w:tc>
        <w:tc>
          <w:tcPr>
            <w:tcW w:w="1357" w:type="dxa"/>
          </w:tcPr>
          <w:p w14:paraId="0312AAC7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B (Bw4)</w:t>
            </w:r>
          </w:p>
        </w:tc>
        <w:tc>
          <w:tcPr>
            <w:tcW w:w="1357" w:type="dxa"/>
          </w:tcPr>
          <w:p w14:paraId="7E2E358F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B (Bw6)</w:t>
            </w:r>
          </w:p>
        </w:tc>
        <w:tc>
          <w:tcPr>
            <w:tcW w:w="1367" w:type="dxa"/>
          </w:tcPr>
          <w:p w14:paraId="4DC9A1AB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C</w:t>
            </w:r>
          </w:p>
        </w:tc>
        <w:tc>
          <w:tcPr>
            <w:tcW w:w="1770" w:type="dxa"/>
          </w:tcPr>
          <w:p w14:paraId="4B4BEB1F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C</w:t>
            </w:r>
          </w:p>
        </w:tc>
      </w:tr>
      <w:tr w:rsidR="00FF3107" w:rsidRPr="0085598D" w14:paraId="27E2790B" w14:textId="77777777" w:rsidTr="00094294">
        <w:tc>
          <w:tcPr>
            <w:tcW w:w="1023" w:type="dxa"/>
          </w:tcPr>
          <w:p w14:paraId="09E1B74D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3341BE5E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94</w:t>
            </w:r>
          </w:p>
        </w:tc>
        <w:tc>
          <w:tcPr>
            <w:tcW w:w="1357" w:type="dxa"/>
          </w:tcPr>
          <w:p w14:paraId="7C30FB3B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68:01:02:01</w:t>
            </w:r>
          </w:p>
        </w:tc>
        <w:tc>
          <w:tcPr>
            <w:tcW w:w="1357" w:type="dxa"/>
          </w:tcPr>
          <w:p w14:paraId="7E22F387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1:01:01:01</w:t>
            </w:r>
          </w:p>
        </w:tc>
        <w:tc>
          <w:tcPr>
            <w:tcW w:w="1357" w:type="dxa"/>
          </w:tcPr>
          <w:p w14:paraId="1DE56DDE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7030A0"/>
                <w:sz w:val="18"/>
                <w:szCs w:val="18"/>
              </w:rPr>
              <w:t>B*44:02:01:01</w:t>
            </w:r>
          </w:p>
        </w:tc>
        <w:tc>
          <w:tcPr>
            <w:tcW w:w="1357" w:type="dxa"/>
          </w:tcPr>
          <w:p w14:paraId="05B49FD0" w14:textId="77777777" w:rsidR="00FF3107" w:rsidRPr="0085598D" w:rsidRDefault="00FF3107" w:rsidP="00413ECA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0000" w:themeColor="text1"/>
                <w:sz w:val="18"/>
                <w:szCs w:val="18"/>
              </w:rPr>
              <w:t>B*08:01:01</w:t>
            </w:r>
          </w:p>
        </w:tc>
        <w:tc>
          <w:tcPr>
            <w:tcW w:w="1367" w:type="dxa"/>
          </w:tcPr>
          <w:p w14:paraId="7D63B0F2" w14:textId="77777777" w:rsidR="00FF3107" w:rsidRPr="0085598D" w:rsidRDefault="00FF3107" w:rsidP="00413ECA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0000" w:themeColor="text1"/>
                <w:sz w:val="18"/>
                <w:szCs w:val="18"/>
              </w:rPr>
              <w:t>C*07:01:01:01</w:t>
            </w:r>
          </w:p>
        </w:tc>
        <w:tc>
          <w:tcPr>
            <w:tcW w:w="1770" w:type="dxa"/>
          </w:tcPr>
          <w:p w14:paraId="74883191" w14:textId="77777777" w:rsidR="00FF3107" w:rsidRPr="0085598D" w:rsidRDefault="00FF3107" w:rsidP="00413ECA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0000" w:themeColor="text1"/>
                <w:sz w:val="18"/>
                <w:szCs w:val="18"/>
              </w:rPr>
              <w:t>C*05:01:01:01</w:t>
            </w:r>
          </w:p>
        </w:tc>
      </w:tr>
      <w:tr w:rsidR="00FF3107" w:rsidRPr="0085598D" w14:paraId="5D30055B" w14:textId="77777777" w:rsidTr="00094294">
        <w:tc>
          <w:tcPr>
            <w:tcW w:w="1023" w:type="dxa"/>
          </w:tcPr>
          <w:p w14:paraId="364A6E18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606E530D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128</w:t>
            </w:r>
          </w:p>
        </w:tc>
        <w:tc>
          <w:tcPr>
            <w:tcW w:w="1357" w:type="dxa"/>
          </w:tcPr>
          <w:p w14:paraId="03750CBE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11:01:01:01</w:t>
            </w:r>
          </w:p>
        </w:tc>
        <w:tc>
          <w:tcPr>
            <w:tcW w:w="1357" w:type="dxa"/>
          </w:tcPr>
          <w:p w14:paraId="3C768188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2:01:01:01</w:t>
            </w:r>
          </w:p>
        </w:tc>
        <w:tc>
          <w:tcPr>
            <w:tcW w:w="1357" w:type="dxa"/>
          </w:tcPr>
          <w:p w14:paraId="29541433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7030A0"/>
                <w:sz w:val="18"/>
                <w:szCs w:val="18"/>
              </w:rPr>
              <w:t>B*44:02:01:01</w:t>
            </w:r>
          </w:p>
        </w:tc>
        <w:tc>
          <w:tcPr>
            <w:tcW w:w="1357" w:type="dxa"/>
          </w:tcPr>
          <w:p w14:paraId="1997C18B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0000" w:themeColor="text1"/>
                <w:sz w:val="18"/>
                <w:szCs w:val="18"/>
              </w:rPr>
              <w:t>B*15:01:01:01</w:t>
            </w:r>
          </w:p>
        </w:tc>
        <w:tc>
          <w:tcPr>
            <w:tcW w:w="1367" w:type="dxa"/>
          </w:tcPr>
          <w:p w14:paraId="6DE8C33E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0000" w:themeColor="text1"/>
                <w:sz w:val="18"/>
                <w:szCs w:val="18"/>
              </w:rPr>
              <w:t>C*03:03:01:01</w:t>
            </w:r>
          </w:p>
        </w:tc>
        <w:tc>
          <w:tcPr>
            <w:tcW w:w="1770" w:type="dxa"/>
          </w:tcPr>
          <w:p w14:paraId="159701E2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05:01:01:02</w:t>
            </w:r>
          </w:p>
        </w:tc>
      </w:tr>
      <w:tr w:rsidR="00FF3107" w:rsidRPr="0085598D" w14:paraId="5C8C8377" w14:textId="77777777" w:rsidTr="00094294">
        <w:tc>
          <w:tcPr>
            <w:tcW w:w="1023" w:type="dxa"/>
          </w:tcPr>
          <w:p w14:paraId="164A4E20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3BA3E1D7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196</w:t>
            </w:r>
          </w:p>
        </w:tc>
        <w:tc>
          <w:tcPr>
            <w:tcW w:w="1357" w:type="dxa"/>
          </w:tcPr>
          <w:p w14:paraId="191BC222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2:01:01:01</w:t>
            </w:r>
          </w:p>
        </w:tc>
        <w:tc>
          <w:tcPr>
            <w:tcW w:w="1357" w:type="dxa"/>
          </w:tcPr>
          <w:p w14:paraId="58F361B3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3:01:01:01</w:t>
            </w:r>
          </w:p>
        </w:tc>
        <w:tc>
          <w:tcPr>
            <w:tcW w:w="1357" w:type="dxa"/>
          </w:tcPr>
          <w:p w14:paraId="0BF7F795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7030A0"/>
                <w:sz w:val="18"/>
                <w:szCs w:val="18"/>
              </w:rPr>
              <w:t>B*44:02:01:01</w:t>
            </w:r>
          </w:p>
        </w:tc>
        <w:tc>
          <w:tcPr>
            <w:tcW w:w="1357" w:type="dxa"/>
          </w:tcPr>
          <w:p w14:paraId="42E1C3A7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0000" w:themeColor="text1"/>
                <w:sz w:val="18"/>
                <w:szCs w:val="18"/>
              </w:rPr>
              <w:t>B*07:02:01</w:t>
            </w:r>
          </w:p>
        </w:tc>
        <w:tc>
          <w:tcPr>
            <w:tcW w:w="1367" w:type="dxa"/>
          </w:tcPr>
          <w:p w14:paraId="6A1BC42B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05:01:01:02</w:t>
            </w:r>
          </w:p>
        </w:tc>
        <w:tc>
          <w:tcPr>
            <w:tcW w:w="1770" w:type="dxa"/>
          </w:tcPr>
          <w:p w14:paraId="4641920B" w14:textId="77777777" w:rsidR="00FF3107" w:rsidRPr="0085598D" w:rsidRDefault="00FF3107" w:rsidP="00413ECA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0000" w:themeColor="text1"/>
                <w:sz w:val="18"/>
                <w:szCs w:val="18"/>
              </w:rPr>
              <w:t>C*07:02:01:03</w:t>
            </w:r>
          </w:p>
        </w:tc>
      </w:tr>
      <w:tr w:rsidR="00FF3107" w:rsidRPr="0085598D" w14:paraId="688D7C7E" w14:textId="77777777" w:rsidTr="00094294">
        <w:tc>
          <w:tcPr>
            <w:tcW w:w="1023" w:type="dxa"/>
          </w:tcPr>
          <w:p w14:paraId="159C5369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29389B31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267</w:t>
            </w:r>
          </w:p>
        </w:tc>
        <w:tc>
          <w:tcPr>
            <w:tcW w:w="1357" w:type="dxa"/>
          </w:tcPr>
          <w:p w14:paraId="7BA67B8B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68:01:02:01</w:t>
            </w:r>
          </w:p>
        </w:tc>
        <w:tc>
          <w:tcPr>
            <w:tcW w:w="1357" w:type="dxa"/>
          </w:tcPr>
          <w:p w14:paraId="3CDE6E0B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2:01:01:01</w:t>
            </w:r>
          </w:p>
        </w:tc>
        <w:tc>
          <w:tcPr>
            <w:tcW w:w="1357" w:type="dxa"/>
          </w:tcPr>
          <w:p w14:paraId="3C30813A" w14:textId="77777777" w:rsidR="00FF3107" w:rsidRPr="0085598D" w:rsidRDefault="00FF3107" w:rsidP="00413ECA">
            <w:pPr>
              <w:rPr>
                <w:rFonts w:ascii="Arial" w:hAnsi="Arial" w:cs="Arial"/>
                <w:color w:val="FF0000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7030A0"/>
                <w:sz w:val="18"/>
                <w:szCs w:val="18"/>
              </w:rPr>
              <w:t>B*44:02:01:01</w:t>
            </w:r>
          </w:p>
        </w:tc>
        <w:tc>
          <w:tcPr>
            <w:tcW w:w="1357" w:type="dxa"/>
          </w:tcPr>
          <w:p w14:paraId="2BDA50C2" w14:textId="77777777" w:rsidR="00FF3107" w:rsidRPr="0085598D" w:rsidRDefault="00FF3107" w:rsidP="00413ECA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0000" w:themeColor="text1"/>
                <w:sz w:val="18"/>
                <w:szCs w:val="18"/>
              </w:rPr>
              <w:t>B*07:02:01</w:t>
            </w:r>
          </w:p>
        </w:tc>
        <w:tc>
          <w:tcPr>
            <w:tcW w:w="1367" w:type="dxa"/>
          </w:tcPr>
          <w:p w14:paraId="7158EF46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07:04:01:01</w:t>
            </w:r>
          </w:p>
        </w:tc>
        <w:tc>
          <w:tcPr>
            <w:tcW w:w="1770" w:type="dxa"/>
          </w:tcPr>
          <w:p w14:paraId="7BE05799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07:02:01:03</w:t>
            </w:r>
          </w:p>
        </w:tc>
      </w:tr>
      <w:tr w:rsidR="00FF3107" w:rsidRPr="0085598D" w14:paraId="40CF617E" w14:textId="77777777" w:rsidTr="00413ECA">
        <w:tc>
          <w:tcPr>
            <w:tcW w:w="10790" w:type="dxa"/>
            <w:gridSpan w:val="8"/>
          </w:tcPr>
          <w:p w14:paraId="16EDEDFB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FF3107" w:rsidRPr="0085598D" w14:paraId="3F932DCD" w14:textId="77777777" w:rsidTr="00413ECA">
        <w:tc>
          <w:tcPr>
            <w:tcW w:w="1023" w:type="dxa"/>
          </w:tcPr>
          <w:p w14:paraId="6EDBF829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GROUP 4</w:t>
            </w:r>
          </w:p>
        </w:tc>
        <w:tc>
          <w:tcPr>
            <w:tcW w:w="9767" w:type="dxa"/>
            <w:gridSpan w:val="7"/>
          </w:tcPr>
          <w:p w14:paraId="07CC317D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B*51:01</w:t>
            </w:r>
            <w:r w:rsidRPr="0085598D">
              <w:rPr>
                <w:rFonts w:ascii="Arial" w:hAnsi="Arial" w:cs="Arial"/>
                <w:b/>
                <w:bCs/>
                <w:sz w:val="22"/>
                <w:szCs w:val="22"/>
                <w:vertAlign w:val="superscript"/>
              </w:rPr>
              <w:t>+</w:t>
            </w: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 donors: B*51:01/Bw6 heterozygous</w:t>
            </w:r>
          </w:p>
        </w:tc>
      </w:tr>
      <w:tr w:rsidR="00FF3107" w:rsidRPr="0085598D" w14:paraId="57283123" w14:textId="77777777" w:rsidTr="00094294">
        <w:tc>
          <w:tcPr>
            <w:tcW w:w="1023" w:type="dxa"/>
          </w:tcPr>
          <w:p w14:paraId="0C50DD74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154C65AA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Donor ID</w:t>
            </w:r>
          </w:p>
        </w:tc>
        <w:tc>
          <w:tcPr>
            <w:tcW w:w="1357" w:type="dxa"/>
          </w:tcPr>
          <w:p w14:paraId="2EE4D8EA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A</w:t>
            </w:r>
          </w:p>
        </w:tc>
        <w:tc>
          <w:tcPr>
            <w:tcW w:w="1357" w:type="dxa"/>
          </w:tcPr>
          <w:p w14:paraId="1C625EA7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A</w:t>
            </w:r>
          </w:p>
        </w:tc>
        <w:tc>
          <w:tcPr>
            <w:tcW w:w="1357" w:type="dxa"/>
          </w:tcPr>
          <w:p w14:paraId="04D5F7C0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B (Bw4)</w:t>
            </w:r>
          </w:p>
        </w:tc>
        <w:tc>
          <w:tcPr>
            <w:tcW w:w="1357" w:type="dxa"/>
          </w:tcPr>
          <w:p w14:paraId="1F8E3461" w14:textId="77777777" w:rsidR="00FF3107" w:rsidRPr="0085598D" w:rsidRDefault="00FF3107" w:rsidP="00413ECA">
            <w:pPr>
              <w:rPr>
                <w:rFonts w:ascii="Arial" w:hAnsi="Arial" w:cs="Arial"/>
                <w:color w:val="FF0000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B (Bw6)</w:t>
            </w:r>
          </w:p>
        </w:tc>
        <w:tc>
          <w:tcPr>
            <w:tcW w:w="1367" w:type="dxa"/>
          </w:tcPr>
          <w:p w14:paraId="2D7C267C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C</w:t>
            </w:r>
          </w:p>
        </w:tc>
        <w:tc>
          <w:tcPr>
            <w:tcW w:w="1770" w:type="dxa"/>
          </w:tcPr>
          <w:p w14:paraId="0EDD3433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C</w:t>
            </w:r>
          </w:p>
        </w:tc>
      </w:tr>
      <w:tr w:rsidR="00FF3107" w:rsidRPr="0085598D" w14:paraId="1EB0683B" w14:textId="77777777" w:rsidTr="00094294">
        <w:tc>
          <w:tcPr>
            <w:tcW w:w="1023" w:type="dxa"/>
          </w:tcPr>
          <w:p w14:paraId="3BF1F6CA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4C956C83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14</w:t>
            </w:r>
          </w:p>
        </w:tc>
        <w:tc>
          <w:tcPr>
            <w:tcW w:w="1357" w:type="dxa"/>
          </w:tcPr>
          <w:p w14:paraId="1B70C239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3:01:01:01</w:t>
            </w:r>
          </w:p>
        </w:tc>
        <w:tc>
          <w:tcPr>
            <w:tcW w:w="1357" w:type="dxa"/>
          </w:tcPr>
          <w:p w14:paraId="4FD7B602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2:01:01:01</w:t>
            </w:r>
          </w:p>
        </w:tc>
        <w:tc>
          <w:tcPr>
            <w:tcW w:w="1357" w:type="dxa"/>
          </w:tcPr>
          <w:p w14:paraId="216E5880" w14:textId="77777777" w:rsidR="00FF3107" w:rsidRPr="0085598D" w:rsidRDefault="00FF3107" w:rsidP="00413ECA">
            <w:pPr>
              <w:rPr>
                <w:rFonts w:ascii="Arial" w:hAnsi="Arial" w:cs="Arial"/>
                <w:color w:val="7030A0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7030A0"/>
                <w:sz w:val="18"/>
                <w:szCs w:val="18"/>
              </w:rPr>
              <w:t>B*51:01:01:01</w:t>
            </w:r>
          </w:p>
        </w:tc>
        <w:tc>
          <w:tcPr>
            <w:tcW w:w="1357" w:type="dxa"/>
          </w:tcPr>
          <w:p w14:paraId="2145DDF3" w14:textId="77777777" w:rsidR="00FF3107" w:rsidRPr="0085598D" w:rsidRDefault="00FF3107" w:rsidP="00413ECA">
            <w:pPr>
              <w:rPr>
                <w:rFonts w:ascii="Arial" w:hAnsi="Arial" w:cs="Arial"/>
                <w:color w:val="FF0000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B*07:02:01</w:t>
            </w:r>
          </w:p>
        </w:tc>
        <w:tc>
          <w:tcPr>
            <w:tcW w:w="1367" w:type="dxa"/>
          </w:tcPr>
          <w:p w14:paraId="106076A4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15:02:01:01</w:t>
            </w:r>
          </w:p>
        </w:tc>
        <w:tc>
          <w:tcPr>
            <w:tcW w:w="1770" w:type="dxa"/>
          </w:tcPr>
          <w:p w14:paraId="5FB4305E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0000" w:themeColor="text1"/>
                <w:sz w:val="18"/>
                <w:szCs w:val="18"/>
              </w:rPr>
              <w:t>C*07:02:01:03</w:t>
            </w:r>
          </w:p>
        </w:tc>
      </w:tr>
      <w:tr w:rsidR="00FF3107" w:rsidRPr="0085598D" w14:paraId="396107A9" w14:textId="77777777" w:rsidTr="00094294">
        <w:tc>
          <w:tcPr>
            <w:tcW w:w="1023" w:type="dxa"/>
          </w:tcPr>
          <w:p w14:paraId="709B705A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1632337F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232</w:t>
            </w:r>
          </w:p>
        </w:tc>
        <w:tc>
          <w:tcPr>
            <w:tcW w:w="1357" w:type="dxa"/>
          </w:tcPr>
          <w:p w14:paraId="1EEE39EC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2:01:01:01</w:t>
            </w:r>
          </w:p>
        </w:tc>
        <w:tc>
          <w:tcPr>
            <w:tcW w:w="1357" w:type="dxa"/>
          </w:tcPr>
          <w:p w14:paraId="3430E1B6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2:01:01:01</w:t>
            </w:r>
          </w:p>
        </w:tc>
        <w:tc>
          <w:tcPr>
            <w:tcW w:w="1357" w:type="dxa"/>
          </w:tcPr>
          <w:p w14:paraId="524FC7D3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7030A0"/>
                <w:sz w:val="18"/>
                <w:szCs w:val="18"/>
              </w:rPr>
              <w:t>B*51:01:01:01</w:t>
            </w:r>
          </w:p>
        </w:tc>
        <w:tc>
          <w:tcPr>
            <w:tcW w:w="1357" w:type="dxa"/>
          </w:tcPr>
          <w:p w14:paraId="59B1D925" w14:textId="77777777" w:rsidR="00FF3107" w:rsidRPr="0085598D" w:rsidRDefault="00FF3107" w:rsidP="00413ECA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B*07:02:01</w:t>
            </w:r>
          </w:p>
        </w:tc>
        <w:tc>
          <w:tcPr>
            <w:tcW w:w="1367" w:type="dxa"/>
          </w:tcPr>
          <w:p w14:paraId="16E44513" w14:textId="77777777" w:rsidR="00FF3107" w:rsidRPr="0085598D" w:rsidRDefault="00FF3107" w:rsidP="00413ECA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0000" w:themeColor="text1"/>
                <w:sz w:val="18"/>
                <w:szCs w:val="18"/>
              </w:rPr>
              <w:t>C*14:02:01:01</w:t>
            </w:r>
          </w:p>
        </w:tc>
        <w:tc>
          <w:tcPr>
            <w:tcW w:w="1770" w:type="dxa"/>
          </w:tcPr>
          <w:p w14:paraId="4E3A9B34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0000" w:themeColor="text1"/>
                <w:sz w:val="18"/>
                <w:szCs w:val="18"/>
              </w:rPr>
              <w:t>C*07:02:01:03</w:t>
            </w:r>
          </w:p>
        </w:tc>
      </w:tr>
      <w:tr w:rsidR="00FF3107" w:rsidRPr="0085598D" w14:paraId="0B94009E" w14:textId="77777777" w:rsidTr="00413ECA">
        <w:tc>
          <w:tcPr>
            <w:tcW w:w="10790" w:type="dxa"/>
            <w:gridSpan w:val="8"/>
          </w:tcPr>
          <w:p w14:paraId="5A6FBC34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</w:p>
        </w:tc>
      </w:tr>
      <w:tr w:rsidR="00FF3107" w:rsidRPr="0085598D" w14:paraId="0D76723E" w14:textId="77777777" w:rsidTr="00413ECA">
        <w:tc>
          <w:tcPr>
            <w:tcW w:w="1023" w:type="dxa"/>
          </w:tcPr>
          <w:p w14:paraId="47E86C30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GROUP 5</w:t>
            </w:r>
          </w:p>
        </w:tc>
        <w:tc>
          <w:tcPr>
            <w:tcW w:w="9767" w:type="dxa"/>
            <w:gridSpan w:val="7"/>
          </w:tcPr>
          <w:p w14:paraId="3A8B4F85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B*57:01</w:t>
            </w:r>
            <w:r w:rsidRPr="0085598D">
              <w:rPr>
                <w:rFonts w:ascii="Arial" w:hAnsi="Arial" w:cs="Arial"/>
                <w:b/>
                <w:bCs/>
                <w:sz w:val="22"/>
                <w:szCs w:val="22"/>
                <w:vertAlign w:val="superscript"/>
              </w:rPr>
              <w:t>+</w:t>
            </w: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 donors: B*57:01/Bw6 heterozygous</w:t>
            </w:r>
          </w:p>
        </w:tc>
      </w:tr>
      <w:tr w:rsidR="00FF3107" w:rsidRPr="0085598D" w14:paraId="742858E1" w14:textId="77777777" w:rsidTr="00094294">
        <w:tc>
          <w:tcPr>
            <w:tcW w:w="1023" w:type="dxa"/>
          </w:tcPr>
          <w:p w14:paraId="14096E99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48E48E4A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Donor ID</w:t>
            </w:r>
          </w:p>
        </w:tc>
        <w:tc>
          <w:tcPr>
            <w:tcW w:w="1357" w:type="dxa"/>
          </w:tcPr>
          <w:p w14:paraId="03339B42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A</w:t>
            </w:r>
          </w:p>
        </w:tc>
        <w:tc>
          <w:tcPr>
            <w:tcW w:w="1357" w:type="dxa"/>
          </w:tcPr>
          <w:p w14:paraId="6DD7D571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A</w:t>
            </w:r>
          </w:p>
        </w:tc>
        <w:tc>
          <w:tcPr>
            <w:tcW w:w="1357" w:type="dxa"/>
          </w:tcPr>
          <w:p w14:paraId="0C243F2D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B (Bw4)</w:t>
            </w:r>
          </w:p>
        </w:tc>
        <w:tc>
          <w:tcPr>
            <w:tcW w:w="1357" w:type="dxa"/>
          </w:tcPr>
          <w:p w14:paraId="659853C6" w14:textId="77777777" w:rsidR="00FF3107" w:rsidRPr="0085598D" w:rsidRDefault="00FF3107" w:rsidP="00413ECA">
            <w:pPr>
              <w:rPr>
                <w:rFonts w:ascii="Arial" w:hAnsi="Arial" w:cs="Arial"/>
                <w:color w:val="FF0000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B (Bw6)</w:t>
            </w:r>
          </w:p>
        </w:tc>
        <w:tc>
          <w:tcPr>
            <w:tcW w:w="1367" w:type="dxa"/>
          </w:tcPr>
          <w:p w14:paraId="1FD2B623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C</w:t>
            </w:r>
          </w:p>
        </w:tc>
        <w:tc>
          <w:tcPr>
            <w:tcW w:w="1770" w:type="dxa"/>
          </w:tcPr>
          <w:p w14:paraId="71A22312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C</w:t>
            </w:r>
          </w:p>
        </w:tc>
      </w:tr>
      <w:tr w:rsidR="00FF3107" w:rsidRPr="0085598D" w14:paraId="03E78814" w14:textId="77777777" w:rsidTr="00094294">
        <w:tc>
          <w:tcPr>
            <w:tcW w:w="1023" w:type="dxa"/>
          </w:tcPr>
          <w:p w14:paraId="4AE6ACF1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02" w:type="dxa"/>
          </w:tcPr>
          <w:p w14:paraId="0E858779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156</w:t>
            </w:r>
          </w:p>
        </w:tc>
        <w:tc>
          <w:tcPr>
            <w:tcW w:w="1357" w:type="dxa"/>
          </w:tcPr>
          <w:p w14:paraId="33AAF257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1:01:01:01</w:t>
            </w:r>
          </w:p>
        </w:tc>
        <w:tc>
          <w:tcPr>
            <w:tcW w:w="1357" w:type="dxa"/>
          </w:tcPr>
          <w:p w14:paraId="401FD516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3:01:01:01</w:t>
            </w:r>
          </w:p>
        </w:tc>
        <w:tc>
          <w:tcPr>
            <w:tcW w:w="1357" w:type="dxa"/>
          </w:tcPr>
          <w:p w14:paraId="203E92E6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color w:val="7030A0"/>
                <w:sz w:val="18"/>
                <w:szCs w:val="18"/>
              </w:rPr>
              <w:t>B*57:01:01</w:t>
            </w:r>
          </w:p>
        </w:tc>
        <w:tc>
          <w:tcPr>
            <w:tcW w:w="1357" w:type="dxa"/>
          </w:tcPr>
          <w:p w14:paraId="1B96363B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color w:val="000000" w:themeColor="text1"/>
                <w:sz w:val="18"/>
                <w:szCs w:val="18"/>
              </w:rPr>
              <w:t>B*14:02:01:01</w:t>
            </w:r>
          </w:p>
        </w:tc>
        <w:tc>
          <w:tcPr>
            <w:tcW w:w="1367" w:type="dxa"/>
          </w:tcPr>
          <w:p w14:paraId="6CAB4382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color w:val="000000" w:themeColor="text1"/>
                <w:sz w:val="18"/>
                <w:szCs w:val="18"/>
              </w:rPr>
              <w:t>C*07:01:01:01</w:t>
            </w:r>
          </w:p>
        </w:tc>
        <w:tc>
          <w:tcPr>
            <w:tcW w:w="1770" w:type="dxa"/>
          </w:tcPr>
          <w:p w14:paraId="0149B669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color w:val="000000" w:themeColor="text1"/>
                <w:sz w:val="18"/>
                <w:szCs w:val="18"/>
              </w:rPr>
              <w:t>C*05:01:01:01</w:t>
            </w:r>
          </w:p>
        </w:tc>
      </w:tr>
      <w:tr w:rsidR="00FF3107" w:rsidRPr="0085598D" w14:paraId="347C7912" w14:textId="77777777" w:rsidTr="00094294">
        <w:tc>
          <w:tcPr>
            <w:tcW w:w="1023" w:type="dxa"/>
          </w:tcPr>
          <w:p w14:paraId="645C2801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3E77914D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178</w:t>
            </w:r>
          </w:p>
        </w:tc>
        <w:tc>
          <w:tcPr>
            <w:tcW w:w="1357" w:type="dxa"/>
          </w:tcPr>
          <w:p w14:paraId="0C0E16E2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1:01:01:01</w:t>
            </w:r>
          </w:p>
        </w:tc>
        <w:tc>
          <w:tcPr>
            <w:tcW w:w="1357" w:type="dxa"/>
          </w:tcPr>
          <w:p w14:paraId="1390A2C3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2:01:01:01</w:t>
            </w:r>
          </w:p>
        </w:tc>
        <w:tc>
          <w:tcPr>
            <w:tcW w:w="1357" w:type="dxa"/>
          </w:tcPr>
          <w:p w14:paraId="2EC0D155" w14:textId="77777777" w:rsidR="00FF3107" w:rsidRPr="0085598D" w:rsidRDefault="00FF3107" w:rsidP="00413ECA">
            <w:pPr>
              <w:rPr>
                <w:rFonts w:ascii="Arial" w:hAnsi="Arial" w:cs="Arial"/>
                <w:color w:val="7030A0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7030A0"/>
                <w:sz w:val="18"/>
                <w:szCs w:val="18"/>
              </w:rPr>
              <w:t>B*57:01:01</w:t>
            </w:r>
          </w:p>
        </w:tc>
        <w:tc>
          <w:tcPr>
            <w:tcW w:w="1357" w:type="dxa"/>
          </w:tcPr>
          <w:p w14:paraId="362B7016" w14:textId="77777777" w:rsidR="00FF3107" w:rsidRPr="0085598D" w:rsidRDefault="00FF3107" w:rsidP="00413ECA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0000" w:themeColor="text1"/>
                <w:sz w:val="18"/>
                <w:szCs w:val="18"/>
              </w:rPr>
              <w:t>B*08:01:01</w:t>
            </w:r>
          </w:p>
        </w:tc>
        <w:tc>
          <w:tcPr>
            <w:tcW w:w="1367" w:type="dxa"/>
          </w:tcPr>
          <w:p w14:paraId="3B77DD66" w14:textId="77777777" w:rsidR="00FF3107" w:rsidRPr="0085598D" w:rsidRDefault="00FF3107" w:rsidP="00413ECA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0000" w:themeColor="text1"/>
                <w:sz w:val="18"/>
                <w:szCs w:val="18"/>
              </w:rPr>
              <w:t>C*06:02:01:01</w:t>
            </w:r>
          </w:p>
        </w:tc>
        <w:tc>
          <w:tcPr>
            <w:tcW w:w="1770" w:type="dxa"/>
          </w:tcPr>
          <w:p w14:paraId="007570FE" w14:textId="77777777" w:rsidR="00FF3107" w:rsidRPr="0085598D" w:rsidRDefault="00FF3107" w:rsidP="00413ECA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07:01:01:01</w:t>
            </w:r>
          </w:p>
        </w:tc>
      </w:tr>
      <w:tr w:rsidR="00FF3107" w:rsidRPr="0085598D" w14:paraId="6D685330" w14:textId="77777777" w:rsidTr="00094294">
        <w:tc>
          <w:tcPr>
            <w:tcW w:w="1023" w:type="dxa"/>
          </w:tcPr>
          <w:p w14:paraId="263D753E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1EC7985D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210</w:t>
            </w:r>
          </w:p>
        </w:tc>
        <w:tc>
          <w:tcPr>
            <w:tcW w:w="1357" w:type="dxa"/>
          </w:tcPr>
          <w:p w14:paraId="6A2CF8E5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1:01:01:01</w:t>
            </w:r>
          </w:p>
        </w:tc>
        <w:tc>
          <w:tcPr>
            <w:tcW w:w="1357" w:type="dxa"/>
          </w:tcPr>
          <w:p w14:paraId="5A5547DD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3:01:01:01</w:t>
            </w:r>
          </w:p>
        </w:tc>
        <w:tc>
          <w:tcPr>
            <w:tcW w:w="1357" w:type="dxa"/>
          </w:tcPr>
          <w:p w14:paraId="14B2C334" w14:textId="77777777" w:rsidR="00FF3107" w:rsidRPr="0085598D" w:rsidRDefault="00FF3107" w:rsidP="00413ECA">
            <w:pPr>
              <w:rPr>
                <w:rFonts w:ascii="Arial" w:hAnsi="Arial" w:cs="Arial"/>
                <w:color w:val="7030A0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7030A0"/>
                <w:sz w:val="18"/>
                <w:szCs w:val="18"/>
              </w:rPr>
              <w:t>B*57:01:01</w:t>
            </w:r>
          </w:p>
        </w:tc>
        <w:tc>
          <w:tcPr>
            <w:tcW w:w="1357" w:type="dxa"/>
          </w:tcPr>
          <w:p w14:paraId="28F7542B" w14:textId="77777777" w:rsidR="00FF3107" w:rsidRPr="0085598D" w:rsidRDefault="00FF3107" w:rsidP="00413ECA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0000" w:themeColor="text1"/>
                <w:sz w:val="18"/>
                <w:szCs w:val="18"/>
              </w:rPr>
              <w:t>B*35:01:01:02</w:t>
            </w:r>
          </w:p>
        </w:tc>
        <w:tc>
          <w:tcPr>
            <w:tcW w:w="1367" w:type="dxa"/>
          </w:tcPr>
          <w:p w14:paraId="3364CAE4" w14:textId="77777777" w:rsidR="00FF3107" w:rsidRPr="0085598D" w:rsidRDefault="00FF3107" w:rsidP="00413ECA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06:02:01:01</w:t>
            </w:r>
          </w:p>
        </w:tc>
        <w:tc>
          <w:tcPr>
            <w:tcW w:w="1770" w:type="dxa"/>
          </w:tcPr>
          <w:p w14:paraId="3CC85B6E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0000" w:themeColor="text1"/>
                <w:sz w:val="18"/>
                <w:szCs w:val="18"/>
              </w:rPr>
              <w:t>C*04:02:01:01</w:t>
            </w:r>
          </w:p>
        </w:tc>
      </w:tr>
      <w:tr w:rsidR="00FF3107" w:rsidRPr="0085598D" w14:paraId="781487BC" w14:textId="77777777" w:rsidTr="00094294">
        <w:tc>
          <w:tcPr>
            <w:tcW w:w="1023" w:type="dxa"/>
          </w:tcPr>
          <w:p w14:paraId="564C5C89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4A86D69A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269</w:t>
            </w:r>
          </w:p>
        </w:tc>
        <w:tc>
          <w:tcPr>
            <w:tcW w:w="1357" w:type="dxa"/>
          </w:tcPr>
          <w:p w14:paraId="31E39BD3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3:01:01:01</w:t>
            </w:r>
          </w:p>
        </w:tc>
        <w:tc>
          <w:tcPr>
            <w:tcW w:w="1357" w:type="dxa"/>
          </w:tcPr>
          <w:p w14:paraId="03DDCB3E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3:01:01:01</w:t>
            </w:r>
          </w:p>
        </w:tc>
        <w:tc>
          <w:tcPr>
            <w:tcW w:w="1357" w:type="dxa"/>
          </w:tcPr>
          <w:p w14:paraId="6ECAB7FA" w14:textId="77777777" w:rsidR="00FF3107" w:rsidRPr="0085598D" w:rsidRDefault="00FF3107" w:rsidP="00413ECA">
            <w:pPr>
              <w:rPr>
                <w:rFonts w:ascii="Arial" w:hAnsi="Arial" w:cs="Arial"/>
                <w:color w:val="7030A0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7030A0"/>
                <w:sz w:val="18"/>
                <w:szCs w:val="18"/>
              </w:rPr>
              <w:t>B*57:01:01</w:t>
            </w:r>
          </w:p>
        </w:tc>
        <w:tc>
          <w:tcPr>
            <w:tcW w:w="1357" w:type="dxa"/>
          </w:tcPr>
          <w:p w14:paraId="7200E355" w14:textId="77777777" w:rsidR="00FF3107" w:rsidRPr="0085598D" w:rsidRDefault="00FF3107" w:rsidP="00413ECA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0000" w:themeColor="text1"/>
                <w:sz w:val="18"/>
                <w:szCs w:val="18"/>
              </w:rPr>
              <w:t>B*07:02:01</w:t>
            </w:r>
          </w:p>
        </w:tc>
        <w:tc>
          <w:tcPr>
            <w:tcW w:w="1367" w:type="dxa"/>
          </w:tcPr>
          <w:p w14:paraId="271E3B47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06:02:01:01</w:t>
            </w:r>
          </w:p>
        </w:tc>
        <w:tc>
          <w:tcPr>
            <w:tcW w:w="1770" w:type="dxa"/>
          </w:tcPr>
          <w:p w14:paraId="4DD4CEF6" w14:textId="77777777" w:rsidR="00FF3107" w:rsidRPr="0085598D" w:rsidRDefault="00FF3107" w:rsidP="00413ECA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07:02:01:03</w:t>
            </w:r>
          </w:p>
        </w:tc>
      </w:tr>
      <w:tr w:rsidR="00FF3107" w:rsidRPr="0085598D" w14:paraId="3BAE5A8B" w14:textId="77777777" w:rsidTr="00413ECA">
        <w:tc>
          <w:tcPr>
            <w:tcW w:w="10790" w:type="dxa"/>
            <w:gridSpan w:val="8"/>
          </w:tcPr>
          <w:p w14:paraId="46A8255E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FF3107" w:rsidRPr="0085598D" w14:paraId="6D3ED71A" w14:textId="77777777" w:rsidTr="00413ECA">
        <w:tc>
          <w:tcPr>
            <w:tcW w:w="1023" w:type="dxa"/>
          </w:tcPr>
          <w:p w14:paraId="2AD466B5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GROUP 6</w:t>
            </w:r>
          </w:p>
        </w:tc>
        <w:tc>
          <w:tcPr>
            <w:tcW w:w="9767" w:type="dxa"/>
            <w:gridSpan w:val="7"/>
          </w:tcPr>
          <w:p w14:paraId="3174E9EC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B*27:05</w:t>
            </w:r>
            <w:r w:rsidRPr="0085598D">
              <w:rPr>
                <w:rFonts w:ascii="Arial" w:hAnsi="Arial" w:cs="Arial"/>
                <w:b/>
                <w:bCs/>
                <w:sz w:val="22"/>
                <w:szCs w:val="22"/>
                <w:vertAlign w:val="superscript"/>
              </w:rPr>
              <w:t>+</w:t>
            </w: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 donors: B*27:05/Bw6 heterozygous</w:t>
            </w:r>
          </w:p>
        </w:tc>
      </w:tr>
      <w:tr w:rsidR="00FF3107" w:rsidRPr="0085598D" w14:paraId="0DBAAEC0" w14:textId="77777777" w:rsidTr="00094294">
        <w:tc>
          <w:tcPr>
            <w:tcW w:w="1023" w:type="dxa"/>
          </w:tcPr>
          <w:p w14:paraId="1ECEEE84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03A1115A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Donor ID</w:t>
            </w:r>
          </w:p>
        </w:tc>
        <w:tc>
          <w:tcPr>
            <w:tcW w:w="1357" w:type="dxa"/>
          </w:tcPr>
          <w:p w14:paraId="5523638A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A</w:t>
            </w:r>
          </w:p>
        </w:tc>
        <w:tc>
          <w:tcPr>
            <w:tcW w:w="1357" w:type="dxa"/>
          </w:tcPr>
          <w:p w14:paraId="49AE87AA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A</w:t>
            </w:r>
          </w:p>
        </w:tc>
        <w:tc>
          <w:tcPr>
            <w:tcW w:w="1357" w:type="dxa"/>
          </w:tcPr>
          <w:p w14:paraId="47975920" w14:textId="77777777" w:rsidR="00FF3107" w:rsidRPr="0085598D" w:rsidRDefault="00FF3107" w:rsidP="00413ECA">
            <w:pPr>
              <w:rPr>
                <w:rFonts w:ascii="Arial" w:hAnsi="Arial" w:cs="Arial"/>
                <w:color w:val="7030A0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B (Bw4)</w:t>
            </w:r>
          </w:p>
        </w:tc>
        <w:tc>
          <w:tcPr>
            <w:tcW w:w="1357" w:type="dxa"/>
          </w:tcPr>
          <w:p w14:paraId="14430EB3" w14:textId="77777777" w:rsidR="00FF3107" w:rsidRPr="0085598D" w:rsidRDefault="00FF3107" w:rsidP="00413ECA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B (Bw6)</w:t>
            </w:r>
          </w:p>
        </w:tc>
        <w:tc>
          <w:tcPr>
            <w:tcW w:w="1367" w:type="dxa"/>
          </w:tcPr>
          <w:p w14:paraId="6B9795FB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C</w:t>
            </w:r>
          </w:p>
        </w:tc>
        <w:tc>
          <w:tcPr>
            <w:tcW w:w="1770" w:type="dxa"/>
          </w:tcPr>
          <w:p w14:paraId="3161BDCA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C</w:t>
            </w:r>
          </w:p>
        </w:tc>
      </w:tr>
      <w:tr w:rsidR="00FF3107" w:rsidRPr="0085598D" w14:paraId="1F7B5EDF" w14:textId="77777777" w:rsidTr="00094294">
        <w:tc>
          <w:tcPr>
            <w:tcW w:w="1023" w:type="dxa"/>
          </w:tcPr>
          <w:p w14:paraId="4DCEB059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0D5033CE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142</w:t>
            </w:r>
          </w:p>
        </w:tc>
        <w:tc>
          <w:tcPr>
            <w:tcW w:w="1357" w:type="dxa"/>
          </w:tcPr>
          <w:p w14:paraId="58E027C6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2:01:01:01</w:t>
            </w:r>
          </w:p>
        </w:tc>
        <w:tc>
          <w:tcPr>
            <w:tcW w:w="1357" w:type="dxa"/>
          </w:tcPr>
          <w:p w14:paraId="2A62AAC7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26:01:01:01</w:t>
            </w:r>
          </w:p>
        </w:tc>
        <w:tc>
          <w:tcPr>
            <w:tcW w:w="1357" w:type="dxa"/>
          </w:tcPr>
          <w:p w14:paraId="263E5196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color w:val="7030A0"/>
                <w:sz w:val="18"/>
                <w:szCs w:val="18"/>
              </w:rPr>
              <w:t>B*27:05:02</w:t>
            </w:r>
          </w:p>
        </w:tc>
        <w:tc>
          <w:tcPr>
            <w:tcW w:w="1357" w:type="dxa"/>
          </w:tcPr>
          <w:p w14:paraId="3FCCB14C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B*40:01:02</w:t>
            </w:r>
          </w:p>
        </w:tc>
        <w:tc>
          <w:tcPr>
            <w:tcW w:w="1367" w:type="dxa"/>
          </w:tcPr>
          <w:p w14:paraId="2ABA873A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03:04:01:01</w:t>
            </w:r>
          </w:p>
        </w:tc>
        <w:tc>
          <w:tcPr>
            <w:tcW w:w="1770" w:type="dxa"/>
          </w:tcPr>
          <w:p w14:paraId="50E29502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color w:val="000000" w:themeColor="text1"/>
                <w:sz w:val="18"/>
                <w:szCs w:val="18"/>
              </w:rPr>
              <w:t>C*01:02:01:01</w:t>
            </w:r>
          </w:p>
        </w:tc>
      </w:tr>
      <w:tr w:rsidR="00FF3107" w:rsidRPr="0085598D" w14:paraId="58CEC654" w14:textId="77777777" w:rsidTr="00094294">
        <w:tc>
          <w:tcPr>
            <w:tcW w:w="1023" w:type="dxa"/>
          </w:tcPr>
          <w:p w14:paraId="5AF34F20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432F6EB8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250</w:t>
            </w:r>
          </w:p>
        </w:tc>
        <w:tc>
          <w:tcPr>
            <w:tcW w:w="1357" w:type="dxa"/>
          </w:tcPr>
          <w:p w14:paraId="0DB7587F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26:01:01:01</w:t>
            </w:r>
          </w:p>
        </w:tc>
        <w:tc>
          <w:tcPr>
            <w:tcW w:w="1357" w:type="dxa"/>
          </w:tcPr>
          <w:p w14:paraId="4DCAB6D5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31:01:02:01</w:t>
            </w:r>
          </w:p>
        </w:tc>
        <w:tc>
          <w:tcPr>
            <w:tcW w:w="1357" w:type="dxa"/>
          </w:tcPr>
          <w:p w14:paraId="74D4FA25" w14:textId="77777777" w:rsidR="00FF3107" w:rsidRPr="0085598D" w:rsidRDefault="00FF3107" w:rsidP="00413ECA">
            <w:pPr>
              <w:rPr>
                <w:rFonts w:ascii="Arial" w:hAnsi="Arial" w:cs="Arial"/>
                <w:color w:val="7030A0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7030A0"/>
                <w:sz w:val="18"/>
                <w:szCs w:val="18"/>
              </w:rPr>
              <w:t>B*27:05:02:09</w:t>
            </w:r>
          </w:p>
        </w:tc>
        <w:tc>
          <w:tcPr>
            <w:tcW w:w="1357" w:type="dxa"/>
          </w:tcPr>
          <w:p w14:paraId="298D4572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B*07:02:01</w:t>
            </w:r>
          </w:p>
        </w:tc>
        <w:tc>
          <w:tcPr>
            <w:tcW w:w="1367" w:type="dxa"/>
          </w:tcPr>
          <w:p w14:paraId="2BADDE63" w14:textId="77777777" w:rsidR="00FF3107" w:rsidRPr="0085598D" w:rsidRDefault="00FF3107" w:rsidP="00413ECA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0000" w:themeColor="text1"/>
                <w:sz w:val="18"/>
                <w:szCs w:val="18"/>
              </w:rPr>
              <w:t>C*07:02:01:03</w:t>
            </w:r>
          </w:p>
        </w:tc>
        <w:tc>
          <w:tcPr>
            <w:tcW w:w="1770" w:type="dxa"/>
          </w:tcPr>
          <w:p w14:paraId="483949BE" w14:textId="77777777" w:rsidR="00FF3107" w:rsidRPr="0085598D" w:rsidRDefault="00FF3107" w:rsidP="00413ECA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0000" w:themeColor="text1"/>
                <w:sz w:val="18"/>
                <w:szCs w:val="18"/>
              </w:rPr>
              <w:t>C*02:02:02:01</w:t>
            </w:r>
          </w:p>
        </w:tc>
      </w:tr>
      <w:tr w:rsidR="00FF3107" w:rsidRPr="0085598D" w14:paraId="7F8C33E8" w14:textId="77777777" w:rsidTr="00094294">
        <w:tc>
          <w:tcPr>
            <w:tcW w:w="1023" w:type="dxa"/>
          </w:tcPr>
          <w:p w14:paraId="0F9B6939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582067FA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256</w:t>
            </w:r>
          </w:p>
        </w:tc>
        <w:tc>
          <w:tcPr>
            <w:tcW w:w="1357" w:type="dxa"/>
          </w:tcPr>
          <w:p w14:paraId="6E41CB77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2:01:01:01</w:t>
            </w:r>
          </w:p>
        </w:tc>
        <w:tc>
          <w:tcPr>
            <w:tcW w:w="1357" w:type="dxa"/>
          </w:tcPr>
          <w:p w14:paraId="6D2798C7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2:01:01:01</w:t>
            </w:r>
          </w:p>
        </w:tc>
        <w:tc>
          <w:tcPr>
            <w:tcW w:w="1357" w:type="dxa"/>
          </w:tcPr>
          <w:p w14:paraId="231CF092" w14:textId="77777777" w:rsidR="00FF3107" w:rsidRPr="0085598D" w:rsidRDefault="00FF3107" w:rsidP="00413ECA">
            <w:pPr>
              <w:rPr>
                <w:rFonts w:ascii="Arial" w:hAnsi="Arial" w:cs="Arial"/>
                <w:color w:val="7030A0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7030A0"/>
                <w:sz w:val="18"/>
                <w:szCs w:val="18"/>
              </w:rPr>
              <w:t>B*27:05:02:05</w:t>
            </w:r>
          </w:p>
        </w:tc>
        <w:tc>
          <w:tcPr>
            <w:tcW w:w="1357" w:type="dxa"/>
          </w:tcPr>
          <w:p w14:paraId="2845E8A2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B*07:02:01</w:t>
            </w:r>
          </w:p>
        </w:tc>
        <w:tc>
          <w:tcPr>
            <w:tcW w:w="1367" w:type="dxa"/>
          </w:tcPr>
          <w:p w14:paraId="1CFA4F4B" w14:textId="77777777" w:rsidR="00FF3107" w:rsidRPr="0085598D" w:rsidRDefault="00FF3107" w:rsidP="00413ECA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0000" w:themeColor="text1"/>
                <w:sz w:val="18"/>
                <w:szCs w:val="18"/>
              </w:rPr>
              <w:t>C*07:02:01:03</w:t>
            </w:r>
          </w:p>
        </w:tc>
        <w:tc>
          <w:tcPr>
            <w:tcW w:w="1770" w:type="dxa"/>
          </w:tcPr>
          <w:p w14:paraId="49C0ABD0" w14:textId="77777777" w:rsidR="00FF3107" w:rsidRPr="0085598D" w:rsidRDefault="00FF3107" w:rsidP="00413ECA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0000" w:themeColor="text1"/>
                <w:sz w:val="18"/>
                <w:szCs w:val="18"/>
              </w:rPr>
              <w:t>C*03:03:01:01</w:t>
            </w:r>
          </w:p>
        </w:tc>
      </w:tr>
      <w:tr w:rsidR="00FF3107" w:rsidRPr="0085598D" w14:paraId="4885CC30" w14:textId="77777777" w:rsidTr="00413ECA">
        <w:tc>
          <w:tcPr>
            <w:tcW w:w="10790" w:type="dxa"/>
            <w:gridSpan w:val="8"/>
          </w:tcPr>
          <w:p w14:paraId="40B05A52" w14:textId="77777777" w:rsidR="00FF3107" w:rsidRPr="0085598D" w:rsidRDefault="00FF3107" w:rsidP="00413ECA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</w:tr>
      <w:tr w:rsidR="00FF3107" w:rsidRPr="0085598D" w14:paraId="4FD3B632" w14:textId="77777777" w:rsidTr="00413ECA">
        <w:tc>
          <w:tcPr>
            <w:tcW w:w="1023" w:type="dxa"/>
          </w:tcPr>
          <w:p w14:paraId="4FF72374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GROUP 7</w:t>
            </w:r>
          </w:p>
        </w:tc>
        <w:tc>
          <w:tcPr>
            <w:tcW w:w="9767" w:type="dxa"/>
            <w:gridSpan w:val="7"/>
          </w:tcPr>
          <w:p w14:paraId="5718070F" w14:textId="77777777" w:rsidR="00FF3107" w:rsidRPr="0085598D" w:rsidRDefault="00FF3107" w:rsidP="00413ECA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B*08:01</w:t>
            </w:r>
            <w:r w:rsidRPr="0085598D">
              <w:rPr>
                <w:rFonts w:ascii="Arial" w:hAnsi="Arial" w:cs="Arial"/>
                <w:b/>
                <w:bCs/>
                <w:sz w:val="22"/>
                <w:szCs w:val="22"/>
                <w:vertAlign w:val="superscript"/>
              </w:rPr>
              <w:t>+</w:t>
            </w: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 donors: either B*08:01 double positive, or B*08:01/Bw4 heterozygous</w:t>
            </w:r>
          </w:p>
        </w:tc>
      </w:tr>
      <w:tr w:rsidR="00FF3107" w:rsidRPr="0085598D" w14:paraId="0CE3626F" w14:textId="77777777" w:rsidTr="00094294">
        <w:tc>
          <w:tcPr>
            <w:tcW w:w="1023" w:type="dxa"/>
          </w:tcPr>
          <w:p w14:paraId="08017DA6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3C3E08D8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Donor ID</w:t>
            </w:r>
          </w:p>
        </w:tc>
        <w:tc>
          <w:tcPr>
            <w:tcW w:w="1357" w:type="dxa"/>
          </w:tcPr>
          <w:p w14:paraId="32E62182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A</w:t>
            </w:r>
          </w:p>
        </w:tc>
        <w:tc>
          <w:tcPr>
            <w:tcW w:w="1357" w:type="dxa"/>
          </w:tcPr>
          <w:p w14:paraId="41A0464D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A</w:t>
            </w:r>
          </w:p>
        </w:tc>
        <w:tc>
          <w:tcPr>
            <w:tcW w:w="1357" w:type="dxa"/>
          </w:tcPr>
          <w:p w14:paraId="3CB5DC27" w14:textId="77777777" w:rsidR="00FF3107" w:rsidRPr="0085598D" w:rsidRDefault="00FF3107" w:rsidP="00413ECA">
            <w:pPr>
              <w:rPr>
                <w:rFonts w:ascii="Arial" w:hAnsi="Arial" w:cs="Arial"/>
                <w:color w:val="7030A0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B (Bw6)</w:t>
            </w:r>
          </w:p>
        </w:tc>
        <w:tc>
          <w:tcPr>
            <w:tcW w:w="1357" w:type="dxa"/>
          </w:tcPr>
          <w:p w14:paraId="27CB9864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B (Bw4 or B*08:01)</w:t>
            </w:r>
          </w:p>
        </w:tc>
        <w:tc>
          <w:tcPr>
            <w:tcW w:w="1367" w:type="dxa"/>
          </w:tcPr>
          <w:p w14:paraId="48A1EE19" w14:textId="77777777" w:rsidR="00FF3107" w:rsidRPr="0085598D" w:rsidRDefault="00FF3107" w:rsidP="00413ECA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C</w:t>
            </w:r>
          </w:p>
        </w:tc>
        <w:tc>
          <w:tcPr>
            <w:tcW w:w="1770" w:type="dxa"/>
          </w:tcPr>
          <w:p w14:paraId="073810A6" w14:textId="77777777" w:rsidR="00FF3107" w:rsidRPr="0085598D" w:rsidRDefault="00FF3107" w:rsidP="00413ECA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C</w:t>
            </w:r>
          </w:p>
        </w:tc>
      </w:tr>
      <w:tr w:rsidR="00FF3107" w:rsidRPr="0085598D" w14:paraId="2F54F297" w14:textId="77777777" w:rsidTr="00094294">
        <w:tc>
          <w:tcPr>
            <w:tcW w:w="1023" w:type="dxa"/>
          </w:tcPr>
          <w:p w14:paraId="0A4403A9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6E4D1ADF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9</w:t>
            </w:r>
          </w:p>
        </w:tc>
        <w:tc>
          <w:tcPr>
            <w:tcW w:w="1357" w:type="dxa"/>
          </w:tcPr>
          <w:p w14:paraId="1F0CCADC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1:01:01:01</w:t>
            </w:r>
          </w:p>
        </w:tc>
        <w:tc>
          <w:tcPr>
            <w:tcW w:w="1357" w:type="dxa"/>
          </w:tcPr>
          <w:p w14:paraId="48CF187D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1:01:01:01</w:t>
            </w:r>
          </w:p>
        </w:tc>
        <w:tc>
          <w:tcPr>
            <w:tcW w:w="1357" w:type="dxa"/>
          </w:tcPr>
          <w:p w14:paraId="4BEB4096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B*08:01:01</w:t>
            </w:r>
          </w:p>
        </w:tc>
        <w:tc>
          <w:tcPr>
            <w:tcW w:w="1357" w:type="dxa"/>
          </w:tcPr>
          <w:p w14:paraId="1B1997C8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B*08:01:01</w:t>
            </w:r>
          </w:p>
        </w:tc>
        <w:tc>
          <w:tcPr>
            <w:tcW w:w="1367" w:type="dxa"/>
          </w:tcPr>
          <w:p w14:paraId="3FE08C9A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C*07:01:01:01</w:t>
            </w:r>
          </w:p>
        </w:tc>
        <w:tc>
          <w:tcPr>
            <w:tcW w:w="1770" w:type="dxa"/>
          </w:tcPr>
          <w:p w14:paraId="247ECB96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C*07:01:01:01</w:t>
            </w:r>
          </w:p>
        </w:tc>
      </w:tr>
      <w:tr w:rsidR="00FF3107" w:rsidRPr="0085598D" w14:paraId="5956316D" w14:textId="77777777" w:rsidTr="00094294">
        <w:tc>
          <w:tcPr>
            <w:tcW w:w="1023" w:type="dxa"/>
          </w:tcPr>
          <w:p w14:paraId="68EB4E10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261EB965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28</w:t>
            </w:r>
          </w:p>
        </w:tc>
        <w:tc>
          <w:tcPr>
            <w:tcW w:w="1357" w:type="dxa"/>
          </w:tcPr>
          <w:p w14:paraId="03BB1BA8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1:01:01:01</w:t>
            </w:r>
          </w:p>
        </w:tc>
        <w:tc>
          <w:tcPr>
            <w:tcW w:w="1357" w:type="dxa"/>
          </w:tcPr>
          <w:p w14:paraId="3C20A5D8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2:01:01:01</w:t>
            </w:r>
          </w:p>
        </w:tc>
        <w:tc>
          <w:tcPr>
            <w:tcW w:w="1357" w:type="dxa"/>
          </w:tcPr>
          <w:p w14:paraId="4B871095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B*08:01:01</w:t>
            </w:r>
          </w:p>
        </w:tc>
        <w:tc>
          <w:tcPr>
            <w:tcW w:w="1357" w:type="dxa"/>
          </w:tcPr>
          <w:p w14:paraId="1793F80D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B*51:01:01:01</w:t>
            </w:r>
          </w:p>
        </w:tc>
        <w:tc>
          <w:tcPr>
            <w:tcW w:w="1367" w:type="dxa"/>
          </w:tcPr>
          <w:p w14:paraId="229FCEFC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C*07:01:01:01</w:t>
            </w:r>
          </w:p>
        </w:tc>
        <w:tc>
          <w:tcPr>
            <w:tcW w:w="1770" w:type="dxa"/>
          </w:tcPr>
          <w:p w14:paraId="67D45F3A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15:13</w:t>
            </w:r>
          </w:p>
        </w:tc>
      </w:tr>
      <w:tr w:rsidR="00FF3107" w:rsidRPr="0085598D" w14:paraId="21677AD5" w14:textId="77777777" w:rsidTr="00094294">
        <w:tc>
          <w:tcPr>
            <w:tcW w:w="1023" w:type="dxa"/>
          </w:tcPr>
          <w:p w14:paraId="5AB2F804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1EE18DFE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55</w:t>
            </w:r>
          </w:p>
        </w:tc>
        <w:tc>
          <w:tcPr>
            <w:tcW w:w="1357" w:type="dxa"/>
          </w:tcPr>
          <w:p w14:paraId="4E110943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1:01:01:01</w:t>
            </w:r>
          </w:p>
        </w:tc>
        <w:tc>
          <w:tcPr>
            <w:tcW w:w="1357" w:type="dxa"/>
          </w:tcPr>
          <w:p w14:paraId="7E9D2DD2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23:01:01</w:t>
            </w:r>
          </w:p>
        </w:tc>
        <w:tc>
          <w:tcPr>
            <w:tcW w:w="1357" w:type="dxa"/>
          </w:tcPr>
          <w:p w14:paraId="6EF3D35D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B*08:01:01</w:t>
            </w:r>
          </w:p>
        </w:tc>
        <w:tc>
          <w:tcPr>
            <w:tcW w:w="1357" w:type="dxa"/>
          </w:tcPr>
          <w:p w14:paraId="1B007D37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B*44:03:01</w:t>
            </w:r>
          </w:p>
        </w:tc>
        <w:tc>
          <w:tcPr>
            <w:tcW w:w="1367" w:type="dxa"/>
          </w:tcPr>
          <w:p w14:paraId="7CD06624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C*07:01:01:01</w:t>
            </w:r>
          </w:p>
        </w:tc>
        <w:tc>
          <w:tcPr>
            <w:tcW w:w="1770" w:type="dxa"/>
          </w:tcPr>
          <w:p w14:paraId="61EB7800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04:09</w:t>
            </w:r>
          </w:p>
        </w:tc>
      </w:tr>
      <w:tr w:rsidR="00FF3107" w:rsidRPr="0085598D" w14:paraId="63560C1C" w14:textId="77777777" w:rsidTr="00094294">
        <w:tc>
          <w:tcPr>
            <w:tcW w:w="1023" w:type="dxa"/>
          </w:tcPr>
          <w:p w14:paraId="19E00743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42834C90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94</w:t>
            </w:r>
          </w:p>
        </w:tc>
        <w:tc>
          <w:tcPr>
            <w:tcW w:w="1357" w:type="dxa"/>
          </w:tcPr>
          <w:p w14:paraId="421D0522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1:01:01:01</w:t>
            </w:r>
          </w:p>
        </w:tc>
        <w:tc>
          <w:tcPr>
            <w:tcW w:w="1357" w:type="dxa"/>
          </w:tcPr>
          <w:p w14:paraId="6E5AB481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68:01:02:01</w:t>
            </w:r>
          </w:p>
        </w:tc>
        <w:tc>
          <w:tcPr>
            <w:tcW w:w="1357" w:type="dxa"/>
          </w:tcPr>
          <w:p w14:paraId="28CB99D2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B*08:01:01</w:t>
            </w:r>
          </w:p>
        </w:tc>
        <w:tc>
          <w:tcPr>
            <w:tcW w:w="1357" w:type="dxa"/>
          </w:tcPr>
          <w:p w14:paraId="25D8E8EE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B*44:02:01:01</w:t>
            </w:r>
          </w:p>
        </w:tc>
        <w:tc>
          <w:tcPr>
            <w:tcW w:w="1367" w:type="dxa"/>
          </w:tcPr>
          <w:p w14:paraId="0D6CAB8F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C*07:01:01:01</w:t>
            </w:r>
          </w:p>
        </w:tc>
        <w:tc>
          <w:tcPr>
            <w:tcW w:w="1770" w:type="dxa"/>
          </w:tcPr>
          <w:p w14:paraId="1CFE502A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05:01:01:02</w:t>
            </w:r>
          </w:p>
        </w:tc>
      </w:tr>
      <w:tr w:rsidR="00FF3107" w:rsidRPr="0085598D" w14:paraId="2A79F50D" w14:textId="77777777" w:rsidTr="00094294">
        <w:tc>
          <w:tcPr>
            <w:tcW w:w="1023" w:type="dxa"/>
          </w:tcPr>
          <w:p w14:paraId="771B787E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73EA704F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105*</w:t>
            </w:r>
          </w:p>
        </w:tc>
        <w:tc>
          <w:tcPr>
            <w:tcW w:w="1357" w:type="dxa"/>
          </w:tcPr>
          <w:p w14:paraId="03E36E54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1:01:01:01</w:t>
            </w:r>
          </w:p>
        </w:tc>
        <w:tc>
          <w:tcPr>
            <w:tcW w:w="1357" w:type="dxa"/>
          </w:tcPr>
          <w:p w14:paraId="470C4815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26:01:01:01</w:t>
            </w:r>
          </w:p>
        </w:tc>
        <w:tc>
          <w:tcPr>
            <w:tcW w:w="1357" w:type="dxa"/>
          </w:tcPr>
          <w:p w14:paraId="3D3636FB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B*08:01:01</w:t>
            </w:r>
          </w:p>
        </w:tc>
        <w:tc>
          <w:tcPr>
            <w:tcW w:w="1357" w:type="dxa"/>
          </w:tcPr>
          <w:p w14:paraId="63E7FD7E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B*38:01:01</w:t>
            </w:r>
          </w:p>
        </w:tc>
        <w:tc>
          <w:tcPr>
            <w:tcW w:w="1367" w:type="dxa"/>
          </w:tcPr>
          <w:p w14:paraId="55F4C175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C*07:01:01:01</w:t>
            </w:r>
          </w:p>
        </w:tc>
        <w:tc>
          <w:tcPr>
            <w:tcW w:w="1770" w:type="dxa"/>
          </w:tcPr>
          <w:p w14:paraId="29AE9AEB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C*12:03:01:01</w:t>
            </w:r>
          </w:p>
        </w:tc>
      </w:tr>
      <w:tr w:rsidR="00FF3107" w:rsidRPr="0085598D" w14:paraId="76260030" w14:textId="77777777" w:rsidTr="00094294">
        <w:tc>
          <w:tcPr>
            <w:tcW w:w="1023" w:type="dxa"/>
          </w:tcPr>
          <w:p w14:paraId="23BAB8BC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4D4DC2F0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121</w:t>
            </w:r>
          </w:p>
        </w:tc>
        <w:tc>
          <w:tcPr>
            <w:tcW w:w="1357" w:type="dxa"/>
          </w:tcPr>
          <w:p w14:paraId="3B3C4555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1:01:01:01</w:t>
            </w:r>
          </w:p>
        </w:tc>
        <w:tc>
          <w:tcPr>
            <w:tcW w:w="1357" w:type="dxa"/>
          </w:tcPr>
          <w:p w14:paraId="123CA70C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1:01:01:01</w:t>
            </w:r>
          </w:p>
        </w:tc>
        <w:tc>
          <w:tcPr>
            <w:tcW w:w="1357" w:type="dxa"/>
          </w:tcPr>
          <w:p w14:paraId="3BE130AE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B*08:01:01</w:t>
            </w:r>
          </w:p>
        </w:tc>
        <w:tc>
          <w:tcPr>
            <w:tcW w:w="1357" w:type="dxa"/>
          </w:tcPr>
          <w:p w14:paraId="49155B54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B*27:05:02</w:t>
            </w:r>
          </w:p>
        </w:tc>
        <w:tc>
          <w:tcPr>
            <w:tcW w:w="1367" w:type="dxa"/>
          </w:tcPr>
          <w:p w14:paraId="535D705E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C*07:01:01:01</w:t>
            </w:r>
          </w:p>
        </w:tc>
        <w:tc>
          <w:tcPr>
            <w:tcW w:w="1770" w:type="dxa"/>
          </w:tcPr>
          <w:p w14:paraId="42ACB199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02:07</w:t>
            </w:r>
          </w:p>
        </w:tc>
      </w:tr>
      <w:tr w:rsidR="00FF3107" w:rsidRPr="0085598D" w14:paraId="66A8DC0D" w14:textId="77777777" w:rsidTr="00094294">
        <w:tc>
          <w:tcPr>
            <w:tcW w:w="1023" w:type="dxa"/>
          </w:tcPr>
          <w:p w14:paraId="2AE227D3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411EA331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130</w:t>
            </w:r>
          </w:p>
        </w:tc>
        <w:tc>
          <w:tcPr>
            <w:tcW w:w="1357" w:type="dxa"/>
          </w:tcPr>
          <w:p w14:paraId="4F676AF6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1:01:01:01</w:t>
            </w:r>
          </w:p>
        </w:tc>
        <w:tc>
          <w:tcPr>
            <w:tcW w:w="1357" w:type="dxa"/>
          </w:tcPr>
          <w:p w14:paraId="4D7F493E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30:01:01</w:t>
            </w:r>
          </w:p>
        </w:tc>
        <w:tc>
          <w:tcPr>
            <w:tcW w:w="1357" w:type="dxa"/>
          </w:tcPr>
          <w:p w14:paraId="27299C40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B*08:01:01</w:t>
            </w:r>
          </w:p>
        </w:tc>
        <w:tc>
          <w:tcPr>
            <w:tcW w:w="1357" w:type="dxa"/>
          </w:tcPr>
          <w:p w14:paraId="025C1D18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B*13:02:01</w:t>
            </w:r>
          </w:p>
        </w:tc>
        <w:tc>
          <w:tcPr>
            <w:tcW w:w="1367" w:type="dxa"/>
          </w:tcPr>
          <w:p w14:paraId="22D4CD08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C*07:01:01:01</w:t>
            </w:r>
          </w:p>
        </w:tc>
        <w:tc>
          <w:tcPr>
            <w:tcW w:w="1770" w:type="dxa"/>
          </w:tcPr>
          <w:p w14:paraId="58CA5EEF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06:02:01:01</w:t>
            </w:r>
          </w:p>
        </w:tc>
      </w:tr>
      <w:tr w:rsidR="00FF3107" w:rsidRPr="0085598D" w14:paraId="20D5501A" w14:textId="77777777" w:rsidTr="00094294">
        <w:tc>
          <w:tcPr>
            <w:tcW w:w="1023" w:type="dxa"/>
          </w:tcPr>
          <w:p w14:paraId="770EC7C5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0D12C3BC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137</w:t>
            </w:r>
          </w:p>
        </w:tc>
        <w:tc>
          <w:tcPr>
            <w:tcW w:w="1357" w:type="dxa"/>
          </w:tcPr>
          <w:p w14:paraId="23EBBDD1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1:01:01:01</w:t>
            </w:r>
          </w:p>
        </w:tc>
        <w:tc>
          <w:tcPr>
            <w:tcW w:w="1357" w:type="dxa"/>
          </w:tcPr>
          <w:p w14:paraId="25DDCF72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1:01:01:01</w:t>
            </w:r>
          </w:p>
        </w:tc>
        <w:tc>
          <w:tcPr>
            <w:tcW w:w="1357" w:type="dxa"/>
          </w:tcPr>
          <w:p w14:paraId="496C1E0F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B*08:01:01</w:t>
            </w:r>
          </w:p>
        </w:tc>
        <w:tc>
          <w:tcPr>
            <w:tcW w:w="1357" w:type="dxa"/>
          </w:tcPr>
          <w:p w14:paraId="53C9F087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B*37:01:01</w:t>
            </w:r>
          </w:p>
        </w:tc>
        <w:tc>
          <w:tcPr>
            <w:tcW w:w="1367" w:type="dxa"/>
          </w:tcPr>
          <w:p w14:paraId="051D4509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C*07:01:01:01</w:t>
            </w:r>
          </w:p>
        </w:tc>
        <w:tc>
          <w:tcPr>
            <w:tcW w:w="1770" w:type="dxa"/>
          </w:tcPr>
          <w:p w14:paraId="4EEE2384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06:02:01:01</w:t>
            </w:r>
          </w:p>
        </w:tc>
      </w:tr>
      <w:tr w:rsidR="00FF3107" w:rsidRPr="0085598D" w14:paraId="3F6390A6" w14:textId="77777777" w:rsidTr="00094294">
        <w:tc>
          <w:tcPr>
            <w:tcW w:w="1023" w:type="dxa"/>
          </w:tcPr>
          <w:p w14:paraId="326EC46C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5E7227F1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148*</w:t>
            </w:r>
          </w:p>
        </w:tc>
        <w:tc>
          <w:tcPr>
            <w:tcW w:w="1357" w:type="dxa"/>
          </w:tcPr>
          <w:p w14:paraId="5C73380B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1:01:01:01</w:t>
            </w:r>
          </w:p>
        </w:tc>
        <w:tc>
          <w:tcPr>
            <w:tcW w:w="1357" w:type="dxa"/>
          </w:tcPr>
          <w:p w14:paraId="4B39E2A0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2:01:01:01</w:t>
            </w:r>
          </w:p>
        </w:tc>
        <w:tc>
          <w:tcPr>
            <w:tcW w:w="1357" w:type="dxa"/>
          </w:tcPr>
          <w:p w14:paraId="06B7EBCC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B*08:01:01</w:t>
            </w:r>
          </w:p>
        </w:tc>
        <w:tc>
          <w:tcPr>
            <w:tcW w:w="1357" w:type="dxa"/>
          </w:tcPr>
          <w:p w14:paraId="58DD9227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B*49:01:01</w:t>
            </w:r>
          </w:p>
        </w:tc>
        <w:tc>
          <w:tcPr>
            <w:tcW w:w="1367" w:type="dxa"/>
          </w:tcPr>
          <w:p w14:paraId="473CBFFA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C*07:01:01:01</w:t>
            </w:r>
          </w:p>
        </w:tc>
        <w:tc>
          <w:tcPr>
            <w:tcW w:w="1770" w:type="dxa"/>
          </w:tcPr>
          <w:p w14:paraId="009DC38C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C*07:01:01:01</w:t>
            </w:r>
          </w:p>
        </w:tc>
      </w:tr>
      <w:tr w:rsidR="00FF3107" w:rsidRPr="0085598D" w14:paraId="1D1774B1" w14:textId="77777777" w:rsidTr="00094294">
        <w:tc>
          <w:tcPr>
            <w:tcW w:w="1023" w:type="dxa"/>
          </w:tcPr>
          <w:p w14:paraId="69B11263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491B3C5A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166</w:t>
            </w:r>
          </w:p>
        </w:tc>
        <w:tc>
          <w:tcPr>
            <w:tcW w:w="1357" w:type="dxa"/>
          </w:tcPr>
          <w:p w14:paraId="34E7211D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1:01:01:01</w:t>
            </w:r>
          </w:p>
        </w:tc>
        <w:tc>
          <w:tcPr>
            <w:tcW w:w="1357" w:type="dxa"/>
          </w:tcPr>
          <w:p w14:paraId="21EE15E7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1:01:01:01</w:t>
            </w:r>
          </w:p>
        </w:tc>
        <w:tc>
          <w:tcPr>
            <w:tcW w:w="1357" w:type="dxa"/>
          </w:tcPr>
          <w:p w14:paraId="45CAF385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B*08:01:01</w:t>
            </w:r>
          </w:p>
        </w:tc>
        <w:tc>
          <w:tcPr>
            <w:tcW w:w="1357" w:type="dxa"/>
          </w:tcPr>
          <w:p w14:paraId="15ECFC6D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B*08:01:01</w:t>
            </w:r>
          </w:p>
        </w:tc>
        <w:tc>
          <w:tcPr>
            <w:tcW w:w="1367" w:type="dxa"/>
          </w:tcPr>
          <w:p w14:paraId="3F9CA389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C*07:01:01:01</w:t>
            </w:r>
          </w:p>
        </w:tc>
        <w:tc>
          <w:tcPr>
            <w:tcW w:w="1770" w:type="dxa"/>
          </w:tcPr>
          <w:p w14:paraId="773A929C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C*07:01:01:01</w:t>
            </w:r>
          </w:p>
        </w:tc>
      </w:tr>
      <w:tr w:rsidR="00FF3107" w:rsidRPr="0085598D" w14:paraId="66B83834" w14:textId="77777777" w:rsidTr="00094294">
        <w:tc>
          <w:tcPr>
            <w:tcW w:w="1023" w:type="dxa"/>
          </w:tcPr>
          <w:p w14:paraId="27E47442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024CC62C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178</w:t>
            </w:r>
          </w:p>
        </w:tc>
        <w:tc>
          <w:tcPr>
            <w:tcW w:w="1357" w:type="dxa"/>
          </w:tcPr>
          <w:p w14:paraId="565B3051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1:01:01:01</w:t>
            </w:r>
          </w:p>
        </w:tc>
        <w:tc>
          <w:tcPr>
            <w:tcW w:w="1357" w:type="dxa"/>
          </w:tcPr>
          <w:p w14:paraId="03598553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2:01:01:01</w:t>
            </w:r>
          </w:p>
        </w:tc>
        <w:tc>
          <w:tcPr>
            <w:tcW w:w="1357" w:type="dxa"/>
          </w:tcPr>
          <w:p w14:paraId="1C5C68DE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B*08:01:01</w:t>
            </w:r>
          </w:p>
        </w:tc>
        <w:tc>
          <w:tcPr>
            <w:tcW w:w="1357" w:type="dxa"/>
          </w:tcPr>
          <w:p w14:paraId="202FCA77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B*57:01:01</w:t>
            </w:r>
          </w:p>
        </w:tc>
        <w:tc>
          <w:tcPr>
            <w:tcW w:w="1367" w:type="dxa"/>
          </w:tcPr>
          <w:p w14:paraId="64770B73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C*07:01:01:01</w:t>
            </w:r>
          </w:p>
        </w:tc>
        <w:tc>
          <w:tcPr>
            <w:tcW w:w="1770" w:type="dxa"/>
          </w:tcPr>
          <w:p w14:paraId="45FF1AE9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06:02:01:01</w:t>
            </w:r>
          </w:p>
        </w:tc>
      </w:tr>
      <w:tr w:rsidR="00FF3107" w:rsidRPr="0085598D" w14:paraId="07E43124" w14:textId="77777777" w:rsidTr="00094294">
        <w:tc>
          <w:tcPr>
            <w:tcW w:w="1023" w:type="dxa"/>
          </w:tcPr>
          <w:p w14:paraId="445121BF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778863B7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237</w:t>
            </w:r>
          </w:p>
        </w:tc>
        <w:tc>
          <w:tcPr>
            <w:tcW w:w="1357" w:type="dxa"/>
          </w:tcPr>
          <w:p w14:paraId="466660B0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68:01:01:02</w:t>
            </w:r>
          </w:p>
        </w:tc>
        <w:tc>
          <w:tcPr>
            <w:tcW w:w="1357" w:type="dxa"/>
          </w:tcPr>
          <w:p w14:paraId="6098077E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2:01:01:01</w:t>
            </w:r>
          </w:p>
        </w:tc>
        <w:tc>
          <w:tcPr>
            <w:tcW w:w="1357" w:type="dxa"/>
          </w:tcPr>
          <w:p w14:paraId="43645885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B*08:01:01</w:t>
            </w:r>
          </w:p>
        </w:tc>
        <w:tc>
          <w:tcPr>
            <w:tcW w:w="1357" w:type="dxa"/>
          </w:tcPr>
          <w:p w14:paraId="7BA4C7CB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B*44:02:01:01</w:t>
            </w:r>
          </w:p>
        </w:tc>
        <w:tc>
          <w:tcPr>
            <w:tcW w:w="1367" w:type="dxa"/>
          </w:tcPr>
          <w:p w14:paraId="7B91C302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C*07:01:01:01</w:t>
            </w:r>
          </w:p>
        </w:tc>
        <w:tc>
          <w:tcPr>
            <w:tcW w:w="1770" w:type="dxa"/>
          </w:tcPr>
          <w:p w14:paraId="21F32521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05:01:01:02</w:t>
            </w:r>
          </w:p>
        </w:tc>
      </w:tr>
      <w:tr w:rsidR="00FF3107" w:rsidRPr="0085598D" w14:paraId="5C344C62" w14:textId="77777777" w:rsidTr="00413ECA">
        <w:tc>
          <w:tcPr>
            <w:tcW w:w="10790" w:type="dxa"/>
            <w:gridSpan w:val="8"/>
          </w:tcPr>
          <w:p w14:paraId="583DF6DC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FF3107" w:rsidRPr="0085598D" w14:paraId="561B2FDD" w14:textId="77777777" w:rsidTr="00413ECA">
        <w:tc>
          <w:tcPr>
            <w:tcW w:w="1023" w:type="dxa"/>
          </w:tcPr>
          <w:p w14:paraId="5D632C1C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GROUP 8</w:t>
            </w:r>
          </w:p>
        </w:tc>
        <w:tc>
          <w:tcPr>
            <w:tcW w:w="9767" w:type="dxa"/>
            <w:gridSpan w:val="7"/>
          </w:tcPr>
          <w:p w14:paraId="40A00637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B*35:01</w:t>
            </w:r>
            <w:r w:rsidRPr="0085598D">
              <w:rPr>
                <w:rFonts w:ascii="Arial" w:hAnsi="Arial" w:cs="Arial"/>
                <w:b/>
                <w:bCs/>
                <w:sz w:val="22"/>
                <w:szCs w:val="22"/>
                <w:vertAlign w:val="superscript"/>
              </w:rPr>
              <w:t>+</w:t>
            </w: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 donors: either B*35:01 double positive, or B*35:01/Bw4 heterozygous</w:t>
            </w:r>
          </w:p>
        </w:tc>
      </w:tr>
      <w:tr w:rsidR="00FF3107" w:rsidRPr="0085598D" w14:paraId="0D1DA388" w14:textId="77777777" w:rsidTr="00094294">
        <w:tc>
          <w:tcPr>
            <w:tcW w:w="1023" w:type="dxa"/>
          </w:tcPr>
          <w:p w14:paraId="6C0820DA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0EE136CC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Donor ID</w:t>
            </w:r>
          </w:p>
        </w:tc>
        <w:tc>
          <w:tcPr>
            <w:tcW w:w="1357" w:type="dxa"/>
          </w:tcPr>
          <w:p w14:paraId="70FFDD4A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A</w:t>
            </w:r>
          </w:p>
        </w:tc>
        <w:tc>
          <w:tcPr>
            <w:tcW w:w="1357" w:type="dxa"/>
          </w:tcPr>
          <w:p w14:paraId="22D94E08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A</w:t>
            </w:r>
          </w:p>
        </w:tc>
        <w:tc>
          <w:tcPr>
            <w:tcW w:w="1357" w:type="dxa"/>
          </w:tcPr>
          <w:p w14:paraId="05933CFC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B (Bw6)</w:t>
            </w:r>
          </w:p>
        </w:tc>
        <w:tc>
          <w:tcPr>
            <w:tcW w:w="1357" w:type="dxa"/>
          </w:tcPr>
          <w:p w14:paraId="7C974C3C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B (Bw4)</w:t>
            </w:r>
          </w:p>
        </w:tc>
        <w:tc>
          <w:tcPr>
            <w:tcW w:w="1367" w:type="dxa"/>
          </w:tcPr>
          <w:p w14:paraId="53549EF2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C</w:t>
            </w:r>
          </w:p>
        </w:tc>
        <w:tc>
          <w:tcPr>
            <w:tcW w:w="1770" w:type="dxa"/>
          </w:tcPr>
          <w:p w14:paraId="70627B35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C</w:t>
            </w:r>
          </w:p>
        </w:tc>
      </w:tr>
      <w:tr w:rsidR="00FF3107" w:rsidRPr="0085598D" w14:paraId="6F196C5B" w14:textId="77777777" w:rsidTr="00094294">
        <w:tc>
          <w:tcPr>
            <w:tcW w:w="1023" w:type="dxa"/>
          </w:tcPr>
          <w:p w14:paraId="451754E0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2B1FDF42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24</w:t>
            </w:r>
          </w:p>
        </w:tc>
        <w:tc>
          <w:tcPr>
            <w:tcW w:w="1357" w:type="dxa"/>
          </w:tcPr>
          <w:p w14:paraId="00C49E34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2:01:01:01</w:t>
            </w:r>
          </w:p>
        </w:tc>
        <w:tc>
          <w:tcPr>
            <w:tcW w:w="1357" w:type="dxa"/>
          </w:tcPr>
          <w:p w14:paraId="11F5DF59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24:02:01:01</w:t>
            </w:r>
          </w:p>
        </w:tc>
        <w:tc>
          <w:tcPr>
            <w:tcW w:w="1357" w:type="dxa"/>
          </w:tcPr>
          <w:p w14:paraId="2086247D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color w:val="FF0000"/>
                <w:sz w:val="18"/>
                <w:szCs w:val="18"/>
              </w:rPr>
              <w:t>B*35:01:01:02</w:t>
            </w:r>
          </w:p>
        </w:tc>
        <w:tc>
          <w:tcPr>
            <w:tcW w:w="1357" w:type="dxa"/>
          </w:tcPr>
          <w:p w14:paraId="55329581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B*51:01:01:01</w:t>
            </w:r>
          </w:p>
        </w:tc>
        <w:tc>
          <w:tcPr>
            <w:tcW w:w="1367" w:type="dxa"/>
          </w:tcPr>
          <w:p w14:paraId="109E6001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15:02:01:01</w:t>
            </w:r>
          </w:p>
        </w:tc>
        <w:tc>
          <w:tcPr>
            <w:tcW w:w="1770" w:type="dxa"/>
          </w:tcPr>
          <w:p w14:paraId="26D5B1F9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04:04:01</w:t>
            </w:r>
          </w:p>
        </w:tc>
      </w:tr>
      <w:tr w:rsidR="00FF3107" w:rsidRPr="0085598D" w14:paraId="392695C3" w14:textId="77777777" w:rsidTr="00094294">
        <w:tc>
          <w:tcPr>
            <w:tcW w:w="1023" w:type="dxa"/>
          </w:tcPr>
          <w:p w14:paraId="3D5EC32A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7771EF81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136</w:t>
            </w:r>
          </w:p>
        </w:tc>
        <w:tc>
          <w:tcPr>
            <w:tcW w:w="1357" w:type="dxa"/>
          </w:tcPr>
          <w:p w14:paraId="68FE327A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11:01:01:01</w:t>
            </w:r>
          </w:p>
        </w:tc>
        <w:tc>
          <w:tcPr>
            <w:tcW w:w="1357" w:type="dxa"/>
          </w:tcPr>
          <w:p w14:paraId="7AE37405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30:01:01</w:t>
            </w:r>
          </w:p>
        </w:tc>
        <w:tc>
          <w:tcPr>
            <w:tcW w:w="1357" w:type="dxa"/>
          </w:tcPr>
          <w:p w14:paraId="02E6CDC5" w14:textId="77777777" w:rsidR="00FF3107" w:rsidRPr="0085598D" w:rsidRDefault="00FF3107" w:rsidP="00413ECA">
            <w:pPr>
              <w:rPr>
                <w:rFonts w:ascii="Arial" w:hAnsi="Arial" w:cs="Arial"/>
                <w:color w:val="FF0000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FF0000"/>
                <w:sz w:val="18"/>
                <w:szCs w:val="18"/>
              </w:rPr>
              <w:t>B*35:01:01:02</w:t>
            </w:r>
          </w:p>
        </w:tc>
        <w:tc>
          <w:tcPr>
            <w:tcW w:w="1357" w:type="dxa"/>
          </w:tcPr>
          <w:p w14:paraId="6B70AC0C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B*13:02:01</w:t>
            </w:r>
          </w:p>
        </w:tc>
        <w:tc>
          <w:tcPr>
            <w:tcW w:w="1367" w:type="dxa"/>
          </w:tcPr>
          <w:p w14:paraId="5C852C04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04:01:01:01</w:t>
            </w:r>
          </w:p>
        </w:tc>
        <w:tc>
          <w:tcPr>
            <w:tcW w:w="1770" w:type="dxa"/>
          </w:tcPr>
          <w:p w14:paraId="7BF67655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06:02:01:01</w:t>
            </w:r>
          </w:p>
        </w:tc>
      </w:tr>
      <w:tr w:rsidR="00FF3107" w:rsidRPr="0085598D" w14:paraId="2F59BF33" w14:textId="77777777" w:rsidTr="00094294">
        <w:tc>
          <w:tcPr>
            <w:tcW w:w="1023" w:type="dxa"/>
          </w:tcPr>
          <w:p w14:paraId="184C2F7C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3DC67320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141</w:t>
            </w:r>
          </w:p>
        </w:tc>
        <w:tc>
          <w:tcPr>
            <w:tcW w:w="1357" w:type="dxa"/>
          </w:tcPr>
          <w:p w14:paraId="013B6C9E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2:01:01:01</w:t>
            </w:r>
          </w:p>
        </w:tc>
        <w:tc>
          <w:tcPr>
            <w:tcW w:w="1357" w:type="dxa"/>
          </w:tcPr>
          <w:p w14:paraId="5FC2A2A4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3:01:01:01</w:t>
            </w:r>
          </w:p>
        </w:tc>
        <w:tc>
          <w:tcPr>
            <w:tcW w:w="1357" w:type="dxa"/>
          </w:tcPr>
          <w:p w14:paraId="48E66517" w14:textId="77777777" w:rsidR="00FF3107" w:rsidRPr="0085598D" w:rsidRDefault="00FF3107" w:rsidP="00413ECA">
            <w:pPr>
              <w:rPr>
                <w:rFonts w:ascii="Arial" w:hAnsi="Arial" w:cs="Arial"/>
                <w:color w:val="FF0000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FF0000"/>
                <w:sz w:val="18"/>
                <w:szCs w:val="18"/>
              </w:rPr>
              <w:t>B*35:01:01:02</w:t>
            </w:r>
          </w:p>
        </w:tc>
        <w:tc>
          <w:tcPr>
            <w:tcW w:w="1357" w:type="dxa"/>
          </w:tcPr>
          <w:p w14:paraId="49C0FDCB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B*44:02:01:01</w:t>
            </w:r>
          </w:p>
        </w:tc>
        <w:tc>
          <w:tcPr>
            <w:tcW w:w="1367" w:type="dxa"/>
          </w:tcPr>
          <w:p w14:paraId="0BD537CE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05:01:01:02</w:t>
            </w:r>
          </w:p>
        </w:tc>
        <w:tc>
          <w:tcPr>
            <w:tcW w:w="1770" w:type="dxa"/>
          </w:tcPr>
          <w:p w14:paraId="0DCA9243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04:01:01:01</w:t>
            </w:r>
          </w:p>
        </w:tc>
      </w:tr>
      <w:tr w:rsidR="00FF3107" w:rsidRPr="0085598D" w14:paraId="3243CFDA" w14:textId="77777777" w:rsidTr="00094294">
        <w:tc>
          <w:tcPr>
            <w:tcW w:w="1023" w:type="dxa"/>
          </w:tcPr>
          <w:p w14:paraId="2108DD79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6C252B8B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168</w:t>
            </w:r>
          </w:p>
        </w:tc>
        <w:tc>
          <w:tcPr>
            <w:tcW w:w="1357" w:type="dxa"/>
          </w:tcPr>
          <w:p w14:paraId="6904635D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2:01:01:01</w:t>
            </w:r>
          </w:p>
        </w:tc>
        <w:tc>
          <w:tcPr>
            <w:tcW w:w="1357" w:type="dxa"/>
          </w:tcPr>
          <w:p w14:paraId="6864C7F7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11:01:01:01</w:t>
            </w:r>
          </w:p>
        </w:tc>
        <w:tc>
          <w:tcPr>
            <w:tcW w:w="1357" w:type="dxa"/>
          </w:tcPr>
          <w:p w14:paraId="7D583F1F" w14:textId="77777777" w:rsidR="00FF3107" w:rsidRPr="0085598D" w:rsidRDefault="00FF3107" w:rsidP="00413ECA">
            <w:pPr>
              <w:rPr>
                <w:rFonts w:ascii="Arial" w:hAnsi="Arial" w:cs="Arial"/>
                <w:color w:val="FF0000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FF0000"/>
                <w:sz w:val="18"/>
                <w:szCs w:val="18"/>
              </w:rPr>
              <w:t>B*35:01:01:02</w:t>
            </w:r>
          </w:p>
        </w:tc>
        <w:tc>
          <w:tcPr>
            <w:tcW w:w="1357" w:type="dxa"/>
          </w:tcPr>
          <w:p w14:paraId="3D7A73C9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B*51:01:01:01</w:t>
            </w:r>
          </w:p>
        </w:tc>
        <w:tc>
          <w:tcPr>
            <w:tcW w:w="1367" w:type="dxa"/>
          </w:tcPr>
          <w:p w14:paraId="1DB8B2AC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15:02:01:01</w:t>
            </w:r>
          </w:p>
        </w:tc>
        <w:tc>
          <w:tcPr>
            <w:tcW w:w="1770" w:type="dxa"/>
          </w:tcPr>
          <w:p w14:paraId="51AB435B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04:01:01:01</w:t>
            </w:r>
          </w:p>
        </w:tc>
      </w:tr>
      <w:tr w:rsidR="00FF3107" w:rsidRPr="0085598D" w14:paraId="2726FA77" w14:textId="77777777" w:rsidTr="00094294">
        <w:tc>
          <w:tcPr>
            <w:tcW w:w="1023" w:type="dxa"/>
          </w:tcPr>
          <w:p w14:paraId="6E89B735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3446645D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187</w:t>
            </w:r>
          </w:p>
        </w:tc>
        <w:tc>
          <w:tcPr>
            <w:tcW w:w="1357" w:type="dxa"/>
          </w:tcPr>
          <w:p w14:paraId="0B852439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1:01:01:01</w:t>
            </w:r>
          </w:p>
        </w:tc>
        <w:tc>
          <w:tcPr>
            <w:tcW w:w="1357" w:type="dxa"/>
          </w:tcPr>
          <w:p w14:paraId="0DCB496B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2:01:01:01</w:t>
            </w:r>
          </w:p>
        </w:tc>
        <w:tc>
          <w:tcPr>
            <w:tcW w:w="1357" w:type="dxa"/>
          </w:tcPr>
          <w:p w14:paraId="4ACC55E0" w14:textId="77777777" w:rsidR="00FF3107" w:rsidRPr="0085598D" w:rsidRDefault="00FF3107" w:rsidP="00413ECA">
            <w:pPr>
              <w:rPr>
                <w:rFonts w:ascii="Arial" w:hAnsi="Arial" w:cs="Arial"/>
                <w:color w:val="FF0000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FF0000"/>
                <w:sz w:val="18"/>
                <w:szCs w:val="18"/>
              </w:rPr>
              <w:t>B*35:01:01:02</w:t>
            </w:r>
          </w:p>
        </w:tc>
        <w:tc>
          <w:tcPr>
            <w:tcW w:w="1357" w:type="dxa"/>
          </w:tcPr>
          <w:p w14:paraId="1C076192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B*44:02:01:01</w:t>
            </w:r>
          </w:p>
        </w:tc>
        <w:tc>
          <w:tcPr>
            <w:tcW w:w="1367" w:type="dxa"/>
          </w:tcPr>
          <w:p w14:paraId="6236E6CB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05:01:01:02</w:t>
            </w:r>
          </w:p>
        </w:tc>
        <w:tc>
          <w:tcPr>
            <w:tcW w:w="1770" w:type="dxa"/>
          </w:tcPr>
          <w:p w14:paraId="6F40E1E5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04:01:01:05</w:t>
            </w:r>
          </w:p>
        </w:tc>
      </w:tr>
      <w:tr w:rsidR="00FF3107" w:rsidRPr="0085598D" w14:paraId="39CDC37B" w14:textId="77777777" w:rsidTr="00094294">
        <w:tc>
          <w:tcPr>
            <w:tcW w:w="1023" w:type="dxa"/>
          </w:tcPr>
          <w:p w14:paraId="1D636CD7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0A534422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210</w:t>
            </w:r>
          </w:p>
        </w:tc>
        <w:tc>
          <w:tcPr>
            <w:tcW w:w="1357" w:type="dxa"/>
          </w:tcPr>
          <w:p w14:paraId="37697F87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1:01:01:01</w:t>
            </w:r>
          </w:p>
        </w:tc>
        <w:tc>
          <w:tcPr>
            <w:tcW w:w="1357" w:type="dxa"/>
          </w:tcPr>
          <w:p w14:paraId="654E3A34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3:01:01:01</w:t>
            </w:r>
          </w:p>
        </w:tc>
        <w:tc>
          <w:tcPr>
            <w:tcW w:w="1357" w:type="dxa"/>
          </w:tcPr>
          <w:p w14:paraId="051BC6C5" w14:textId="77777777" w:rsidR="00FF3107" w:rsidRPr="0085598D" w:rsidRDefault="00FF3107" w:rsidP="00413ECA">
            <w:pPr>
              <w:rPr>
                <w:rFonts w:ascii="Arial" w:hAnsi="Arial" w:cs="Arial"/>
                <w:color w:val="FF0000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FF0000"/>
                <w:sz w:val="18"/>
                <w:szCs w:val="18"/>
              </w:rPr>
              <w:t>B*35:01:01:02</w:t>
            </w:r>
          </w:p>
        </w:tc>
        <w:tc>
          <w:tcPr>
            <w:tcW w:w="1357" w:type="dxa"/>
          </w:tcPr>
          <w:p w14:paraId="15A519EF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B*57:01:01</w:t>
            </w:r>
          </w:p>
        </w:tc>
        <w:tc>
          <w:tcPr>
            <w:tcW w:w="1367" w:type="dxa"/>
          </w:tcPr>
          <w:p w14:paraId="79E0994C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06:02:01:01</w:t>
            </w:r>
          </w:p>
        </w:tc>
        <w:tc>
          <w:tcPr>
            <w:tcW w:w="1770" w:type="dxa"/>
          </w:tcPr>
          <w:p w14:paraId="3865F0A5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04:01:01:01</w:t>
            </w:r>
          </w:p>
        </w:tc>
      </w:tr>
      <w:tr w:rsidR="00FF3107" w:rsidRPr="0085598D" w14:paraId="592CEF6A" w14:textId="77777777" w:rsidTr="00094294">
        <w:tc>
          <w:tcPr>
            <w:tcW w:w="1023" w:type="dxa"/>
          </w:tcPr>
          <w:p w14:paraId="08207C02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61420F93" w14:textId="5ED7EA78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274</w:t>
            </w:r>
          </w:p>
        </w:tc>
        <w:tc>
          <w:tcPr>
            <w:tcW w:w="1357" w:type="dxa"/>
          </w:tcPr>
          <w:p w14:paraId="3E5C52BE" w14:textId="46B2EB0D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33:03:01:01</w:t>
            </w:r>
          </w:p>
        </w:tc>
        <w:tc>
          <w:tcPr>
            <w:tcW w:w="1357" w:type="dxa"/>
          </w:tcPr>
          <w:p w14:paraId="76DF22C7" w14:textId="7A9AA46A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32:01:01:01</w:t>
            </w:r>
          </w:p>
        </w:tc>
        <w:tc>
          <w:tcPr>
            <w:tcW w:w="1357" w:type="dxa"/>
          </w:tcPr>
          <w:p w14:paraId="694631BD" w14:textId="5C14EA2E" w:rsidR="00FF3107" w:rsidRPr="0085598D" w:rsidRDefault="00FF3107" w:rsidP="00413ECA">
            <w:pPr>
              <w:rPr>
                <w:rFonts w:ascii="Arial" w:hAnsi="Arial" w:cs="Arial"/>
                <w:color w:val="FF0000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FF0000"/>
                <w:sz w:val="18"/>
                <w:szCs w:val="18"/>
              </w:rPr>
              <w:t>B*35:01:01:05</w:t>
            </w:r>
          </w:p>
        </w:tc>
        <w:tc>
          <w:tcPr>
            <w:tcW w:w="1357" w:type="dxa"/>
          </w:tcPr>
          <w:p w14:paraId="44EF0CD5" w14:textId="34B40C02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B*44:03:01:01</w:t>
            </w:r>
          </w:p>
        </w:tc>
        <w:tc>
          <w:tcPr>
            <w:tcW w:w="1367" w:type="dxa"/>
          </w:tcPr>
          <w:p w14:paraId="21CC13CF" w14:textId="732EA9C6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14:03:01:01</w:t>
            </w:r>
          </w:p>
        </w:tc>
        <w:tc>
          <w:tcPr>
            <w:tcW w:w="1770" w:type="dxa"/>
          </w:tcPr>
          <w:p w14:paraId="2D20AA2B" w14:textId="4B4EB4C0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04:01:01:14</w:t>
            </w:r>
          </w:p>
        </w:tc>
      </w:tr>
      <w:tr w:rsidR="00FF3107" w:rsidRPr="0085598D" w14:paraId="630C4557" w14:textId="77777777" w:rsidTr="00413ECA">
        <w:tc>
          <w:tcPr>
            <w:tcW w:w="10790" w:type="dxa"/>
            <w:gridSpan w:val="8"/>
          </w:tcPr>
          <w:p w14:paraId="25D121D9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FF3107" w:rsidRPr="0085598D" w14:paraId="34F80989" w14:textId="77777777" w:rsidTr="00413ECA">
        <w:tc>
          <w:tcPr>
            <w:tcW w:w="1023" w:type="dxa"/>
          </w:tcPr>
          <w:p w14:paraId="68CD0DB1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GROUP 9</w:t>
            </w:r>
          </w:p>
        </w:tc>
        <w:tc>
          <w:tcPr>
            <w:tcW w:w="9767" w:type="dxa"/>
            <w:gridSpan w:val="7"/>
          </w:tcPr>
          <w:p w14:paraId="1D933F81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B*08:01</w:t>
            </w:r>
            <w:r w:rsidRPr="0085598D">
              <w:rPr>
                <w:rFonts w:ascii="Arial" w:hAnsi="Arial" w:cs="Arial"/>
                <w:b/>
                <w:bCs/>
                <w:sz w:val="22"/>
                <w:szCs w:val="22"/>
                <w:vertAlign w:val="superscript"/>
              </w:rPr>
              <w:t>+</w:t>
            </w: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 or B*35:01</w:t>
            </w:r>
            <w:r w:rsidRPr="0085598D">
              <w:rPr>
                <w:rFonts w:ascii="Arial" w:hAnsi="Arial" w:cs="Arial"/>
                <w:b/>
                <w:bCs/>
                <w:sz w:val="22"/>
                <w:szCs w:val="22"/>
                <w:vertAlign w:val="superscript"/>
              </w:rPr>
              <w:t>+</w:t>
            </w: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 donors for antigen-specific CTL expansion</w:t>
            </w:r>
          </w:p>
        </w:tc>
      </w:tr>
      <w:tr w:rsidR="00FF3107" w:rsidRPr="0085598D" w14:paraId="2EE7C9E6" w14:textId="77777777" w:rsidTr="00094294">
        <w:tc>
          <w:tcPr>
            <w:tcW w:w="1023" w:type="dxa"/>
          </w:tcPr>
          <w:p w14:paraId="2A92A629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56FD411E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Donor ID</w:t>
            </w:r>
          </w:p>
        </w:tc>
        <w:tc>
          <w:tcPr>
            <w:tcW w:w="1357" w:type="dxa"/>
          </w:tcPr>
          <w:p w14:paraId="4CB80E04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A</w:t>
            </w:r>
          </w:p>
        </w:tc>
        <w:tc>
          <w:tcPr>
            <w:tcW w:w="1357" w:type="dxa"/>
          </w:tcPr>
          <w:p w14:paraId="4BFE7B6E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A</w:t>
            </w:r>
          </w:p>
        </w:tc>
        <w:tc>
          <w:tcPr>
            <w:tcW w:w="1357" w:type="dxa"/>
          </w:tcPr>
          <w:p w14:paraId="7CD20BD7" w14:textId="77777777" w:rsidR="00FF3107" w:rsidRPr="0085598D" w:rsidRDefault="00FF3107" w:rsidP="00413ECA">
            <w:pPr>
              <w:rPr>
                <w:rFonts w:ascii="Arial" w:hAnsi="Arial" w:cs="Arial"/>
                <w:color w:val="FF0000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B</w:t>
            </w:r>
          </w:p>
        </w:tc>
        <w:tc>
          <w:tcPr>
            <w:tcW w:w="1357" w:type="dxa"/>
          </w:tcPr>
          <w:p w14:paraId="211D31FD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B</w:t>
            </w:r>
          </w:p>
        </w:tc>
        <w:tc>
          <w:tcPr>
            <w:tcW w:w="1367" w:type="dxa"/>
          </w:tcPr>
          <w:p w14:paraId="78138C8D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C</w:t>
            </w:r>
          </w:p>
        </w:tc>
        <w:tc>
          <w:tcPr>
            <w:tcW w:w="1770" w:type="dxa"/>
          </w:tcPr>
          <w:p w14:paraId="2103EEAB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C</w:t>
            </w:r>
          </w:p>
        </w:tc>
      </w:tr>
      <w:tr w:rsidR="00FF3107" w:rsidRPr="0085598D" w14:paraId="35334695" w14:textId="77777777" w:rsidTr="00094294">
        <w:tc>
          <w:tcPr>
            <w:tcW w:w="1023" w:type="dxa"/>
          </w:tcPr>
          <w:p w14:paraId="0D3943BD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68E87290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9</w:t>
            </w:r>
          </w:p>
        </w:tc>
        <w:tc>
          <w:tcPr>
            <w:tcW w:w="1357" w:type="dxa"/>
          </w:tcPr>
          <w:p w14:paraId="387FF466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1:01:01:01</w:t>
            </w:r>
          </w:p>
        </w:tc>
        <w:tc>
          <w:tcPr>
            <w:tcW w:w="1357" w:type="dxa"/>
          </w:tcPr>
          <w:p w14:paraId="1FCFD116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1:01:01:01</w:t>
            </w:r>
          </w:p>
        </w:tc>
        <w:tc>
          <w:tcPr>
            <w:tcW w:w="1357" w:type="dxa"/>
          </w:tcPr>
          <w:p w14:paraId="0294FF47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B*08:01:01</w:t>
            </w:r>
          </w:p>
        </w:tc>
        <w:tc>
          <w:tcPr>
            <w:tcW w:w="1357" w:type="dxa"/>
          </w:tcPr>
          <w:p w14:paraId="291208CE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B*08:01:01</w:t>
            </w:r>
          </w:p>
        </w:tc>
        <w:tc>
          <w:tcPr>
            <w:tcW w:w="1367" w:type="dxa"/>
          </w:tcPr>
          <w:p w14:paraId="33E8A1A7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C*07:01:01:01</w:t>
            </w:r>
          </w:p>
        </w:tc>
        <w:tc>
          <w:tcPr>
            <w:tcW w:w="1770" w:type="dxa"/>
          </w:tcPr>
          <w:p w14:paraId="7E8E53D6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C*07:01:01:01</w:t>
            </w:r>
          </w:p>
        </w:tc>
      </w:tr>
      <w:tr w:rsidR="00FF3107" w:rsidRPr="0085598D" w14:paraId="3FB8C5E7" w14:textId="77777777" w:rsidTr="00094294">
        <w:tc>
          <w:tcPr>
            <w:tcW w:w="1023" w:type="dxa"/>
          </w:tcPr>
          <w:p w14:paraId="0B279621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08B714DB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16</w:t>
            </w:r>
          </w:p>
        </w:tc>
        <w:tc>
          <w:tcPr>
            <w:tcW w:w="1357" w:type="dxa"/>
          </w:tcPr>
          <w:p w14:paraId="72A7D71E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1:01:01:01</w:t>
            </w:r>
          </w:p>
        </w:tc>
        <w:tc>
          <w:tcPr>
            <w:tcW w:w="1357" w:type="dxa"/>
          </w:tcPr>
          <w:p w14:paraId="2BF497A1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2:01:01:01</w:t>
            </w:r>
          </w:p>
        </w:tc>
        <w:tc>
          <w:tcPr>
            <w:tcW w:w="1357" w:type="dxa"/>
          </w:tcPr>
          <w:p w14:paraId="6169CD88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B*08:01:01</w:t>
            </w:r>
          </w:p>
        </w:tc>
        <w:tc>
          <w:tcPr>
            <w:tcW w:w="1357" w:type="dxa"/>
          </w:tcPr>
          <w:p w14:paraId="32FED6A3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FF0000"/>
                <w:sz w:val="18"/>
                <w:szCs w:val="18"/>
              </w:rPr>
              <w:t>B*35:01:01:02</w:t>
            </w:r>
          </w:p>
        </w:tc>
        <w:tc>
          <w:tcPr>
            <w:tcW w:w="1367" w:type="dxa"/>
          </w:tcPr>
          <w:p w14:paraId="757D0B32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C*07:01:01:01</w:t>
            </w:r>
          </w:p>
        </w:tc>
        <w:tc>
          <w:tcPr>
            <w:tcW w:w="1770" w:type="dxa"/>
          </w:tcPr>
          <w:p w14:paraId="59237127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04:01:01:06</w:t>
            </w:r>
          </w:p>
        </w:tc>
      </w:tr>
      <w:tr w:rsidR="00FF3107" w:rsidRPr="0085598D" w14:paraId="4EE8E4CC" w14:textId="77777777" w:rsidTr="00094294">
        <w:tc>
          <w:tcPr>
            <w:tcW w:w="1023" w:type="dxa"/>
          </w:tcPr>
          <w:p w14:paraId="2E8CF580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70B30D62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40</w:t>
            </w:r>
          </w:p>
        </w:tc>
        <w:tc>
          <w:tcPr>
            <w:tcW w:w="1357" w:type="dxa"/>
          </w:tcPr>
          <w:p w14:paraId="2015594C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3:01:01:01</w:t>
            </w:r>
          </w:p>
        </w:tc>
        <w:tc>
          <w:tcPr>
            <w:tcW w:w="1357" w:type="dxa"/>
          </w:tcPr>
          <w:p w14:paraId="6E0F7347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11:01:01:01</w:t>
            </w:r>
          </w:p>
        </w:tc>
        <w:tc>
          <w:tcPr>
            <w:tcW w:w="1357" w:type="dxa"/>
          </w:tcPr>
          <w:p w14:paraId="61C64D3F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FF0000"/>
                <w:sz w:val="18"/>
                <w:szCs w:val="18"/>
              </w:rPr>
              <w:t>B*35:01:01:02</w:t>
            </w:r>
          </w:p>
        </w:tc>
        <w:tc>
          <w:tcPr>
            <w:tcW w:w="1357" w:type="dxa"/>
          </w:tcPr>
          <w:p w14:paraId="0F8E5DCE" w14:textId="77777777" w:rsidR="00FF3107" w:rsidRPr="0085598D" w:rsidRDefault="00FF3107" w:rsidP="00413ECA">
            <w:pPr>
              <w:rPr>
                <w:rFonts w:ascii="Arial" w:hAnsi="Arial" w:cs="Arial"/>
                <w:color w:val="FF0000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00000" w:themeColor="text1"/>
                <w:sz w:val="18"/>
                <w:szCs w:val="18"/>
              </w:rPr>
              <w:t>B*35:03:01</w:t>
            </w:r>
          </w:p>
        </w:tc>
        <w:tc>
          <w:tcPr>
            <w:tcW w:w="1367" w:type="dxa"/>
          </w:tcPr>
          <w:p w14:paraId="63B15B3C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04:01:01:01</w:t>
            </w:r>
          </w:p>
        </w:tc>
        <w:tc>
          <w:tcPr>
            <w:tcW w:w="1770" w:type="dxa"/>
          </w:tcPr>
          <w:p w14:paraId="2605FDDE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04:01:01:01</w:t>
            </w:r>
          </w:p>
        </w:tc>
      </w:tr>
      <w:tr w:rsidR="00FF3107" w:rsidRPr="0085598D" w14:paraId="6B3C33A4" w14:textId="77777777" w:rsidTr="00413ECA">
        <w:tc>
          <w:tcPr>
            <w:tcW w:w="10790" w:type="dxa"/>
            <w:gridSpan w:val="8"/>
          </w:tcPr>
          <w:p w14:paraId="579E33F5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FF3107" w:rsidRPr="0085598D" w14:paraId="6F9D8DFD" w14:textId="77777777" w:rsidTr="00413ECA">
        <w:tc>
          <w:tcPr>
            <w:tcW w:w="1023" w:type="dxa"/>
          </w:tcPr>
          <w:p w14:paraId="7F95FB28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GROUP 10</w:t>
            </w:r>
          </w:p>
        </w:tc>
        <w:tc>
          <w:tcPr>
            <w:tcW w:w="9767" w:type="dxa"/>
            <w:gridSpan w:val="7"/>
          </w:tcPr>
          <w:p w14:paraId="37D132FB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B*08:01/B*35:01 double positive donors for cross-presentation APCs</w:t>
            </w:r>
          </w:p>
        </w:tc>
      </w:tr>
      <w:tr w:rsidR="00FF3107" w:rsidRPr="0085598D" w14:paraId="37646398" w14:textId="77777777" w:rsidTr="00094294">
        <w:tc>
          <w:tcPr>
            <w:tcW w:w="1023" w:type="dxa"/>
          </w:tcPr>
          <w:p w14:paraId="0A5D15B4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3016585C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Donor ID</w:t>
            </w:r>
          </w:p>
        </w:tc>
        <w:tc>
          <w:tcPr>
            <w:tcW w:w="1357" w:type="dxa"/>
          </w:tcPr>
          <w:p w14:paraId="64487D36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A</w:t>
            </w:r>
          </w:p>
        </w:tc>
        <w:tc>
          <w:tcPr>
            <w:tcW w:w="1357" w:type="dxa"/>
          </w:tcPr>
          <w:p w14:paraId="4BF87EDF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A</w:t>
            </w:r>
          </w:p>
        </w:tc>
        <w:tc>
          <w:tcPr>
            <w:tcW w:w="1357" w:type="dxa"/>
          </w:tcPr>
          <w:p w14:paraId="17280D54" w14:textId="77777777" w:rsidR="00FF3107" w:rsidRPr="0085598D" w:rsidRDefault="00FF3107" w:rsidP="00413ECA">
            <w:pPr>
              <w:rPr>
                <w:rFonts w:ascii="Arial" w:hAnsi="Arial" w:cs="Arial"/>
                <w:color w:val="FF0000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B</w:t>
            </w:r>
          </w:p>
        </w:tc>
        <w:tc>
          <w:tcPr>
            <w:tcW w:w="1357" w:type="dxa"/>
          </w:tcPr>
          <w:p w14:paraId="7693FA99" w14:textId="77777777" w:rsidR="00FF3107" w:rsidRPr="0085598D" w:rsidRDefault="00FF3107" w:rsidP="00413ECA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B</w:t>
            </w:r>
          </w:p>
        </w:tc>
        <w:tc>
          <w:tcPr>
            <w:tcW w:w="1367" w:type="dxa"/>
          </w:tcPr>
          <w:p w14:paraId="2601AA6F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C</w:t>
            </w:r>
          </w:p>
        </w:tc>
        <w:tc>
          <w:tcPr>
            <w:tcW w:w="1770" w:type="dxa"/>
          </w:tcPr>
          <w:p w14:paraId="28F418B3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b/>
                <w:bCs/>
                <w:sz w:val="22"/>
                <w:szCs w:val="22"/>
              </w:rPr>
              <w:t>HLA-C</w:t>
            </w:r>
          </w:p>
        </w:tc>
      </w:tr>
      <w:tr w:rsidR="00FF3107" w:rsidRPr="0085598D" w14:paraId="5E78D0FE" w14:textId="77777777" w:rsidTr="00094294">
        <w:tc>
          <w:tcPr>
            <w:tcW w:w="1023" w:type="dxa"/>
          </w:tcPr>
          <w:p w14:paraId="214D8C85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37149D0A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16</w:t>
            </w:r>
          </w:p>
        </w:tc>
        <w:tc>
          <w:tcPr>
            <w:tcW w:w="1357" w:type="dxa"/>
          </w:tcPr>
          <w:p w14:paraId="2CD9507E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1:01:01:01</w:t>
            </w:r>
          </w:p>
        </w:tc>
        <w:tc>
          <w:tcPr>
            <w:tcW w:w="1357" w:type="dxa"/>
          </w:tcPr>
          <w:p w14:paraId="27F1ACAB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2:01:01:01</w:t>
            </w:r>
          </w:p>
        </w:tc>
        <w:tc>
          <w:tcPr>
            <w:tcW w:w="1357" w:type="dxa"/>
          </w:tcPr>
          <w:p w14:paraId="7D79ED1D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B*08:01:01</w:t>
            </w:r>
          </w:p>
        </w:tc>
        <w:tc>
          <w:tcPr>
            <w:tcW w:w="1357" w:type="dxa"/>
          </w:tcPr>
          <w:p w14:paraId="498A7F4D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color w:val="FF0000"/>
                <w:sz w:val="18"/>
                <w:szCs w:val="18"/>
              </w:rPr>
              <w:t>B*35:01:01:02</w:t>
            </w:r>
          </w:p>
        </w:tc>
        <w:tc>
          <w:tcPr>
            <w:tcW w:w="1367" w:type="dxa"/>
          </w:tcPr>
          <w:p w14:paraId="614279EC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C*07:01:01:01</w:t>
            </w:r>
          </w:p>
        </w:tc>
        <w:tc>
          <w:tcPr>
            <w:tcW w:w="1770" w:type="dxa"/>
          </w:tcPr>
          <w:p w14:paraId="4E4C417A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04:01:01:06</w:t>
            </w:r>
          </w:p>
        </w:tc>
      </w:tr>
      <w:tr w:rsidR="00FF3107" w:rsidRPr="0085598D" w14:paraId="0D6F1CD9" w14:textId="77777777" w:rsidTr="00094294">
        <w:tc>
          <w:tcPr>
            <w:tcW w:w="1023" w:type="dxa"/>
          </w:tcPr>
          <w:p w14:paraId="5BF67AC9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19D15B0C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25</w:t>
            </w:r>
          </w:p>
        </w:tc>
        <w:tc>
          <w:tcPr>
            <w:tcW w:w="1357" w:type="dxa"/>
          </w:tcPr>
          <w:p w14:paraId="0F9E8FAA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1:01:01:01</w:t>
            </w:r>
          </w:p>
        </w:tc>
        <w:tc>
          <w:tcPr>
            <w:tcW w:w="1357" w:type="dxa"/>
          </w:tcPr>
          <w:p w14:paraId="50FA17FE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2:01:01:01</w:t>
            </w:r>
          </w:p>
        </w:tc>
        <w:tc>
          <w:tcPr>
            <w:tcW w:w="1357" w:type="dxa"/>
          </w:tcPr>
          <w:p w14:paraId="25773DB2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B*08:01:01</w:t>
            </w:r>
          </w:p>
        </w:tc>
        <w:tc>
          <w:tcPr>
            <w:tcW w:w="1357" w:type="dxa"/>
          </w:tcPr>
          <w:p w14:paraId="6A86A802" w14:textId="77777777" w:rsidR="00FF3107" w:rsidRPr="0085598D" w:rsidRDefault="00FF3107" w:rsidP="00413ECA">
            <w:pPr>
              <w:rPr>
                <w:rFonts w:ascii="Arial" w:hAnsi="Arial" w:cs="Arial"/>
                <w:color w:val="FF0000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FF0000"/>
                <w:sz w:val="18"/>
                <w:szCs w:val="18"/>
              </w:rPr>
              <w:t>B*35:01:01:02</w:t>
            </w:r>
          </w:p>
        </w:tc>
        <w:tc>
          <w:tcPr>
            <w:tcW w:w="1367" w:type="dxa"/>
          </w:tcPr>
          <w:p w14:paraId="4AE84678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C*07:01:01:01</w:t>
            </w:r>
          </w:p>
        </w:tc>
        <w:tc>
          <w:tcPr>
            <w:tcW w:w="1770" w:type="dxa"/>
          </w:tcPr>
          <w:p w14:paraId="4BE43918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C*04:01:01:06</w:t>
            </w:r>
          </w:p>
        </w:tc>
      </w:tr>
      <w:tr w:rsidR="00FF3107" w:rsidRPr="0085598D" w14:paraId="60A8D5D3" w14:textId="77777777" w:rsidTr="00094294">
        <w:tc>
          <w:tcPr>
            <w:tcW w:w="1023" w:type="dxa"/>
          </w:tcPr>
          <w:p w14:paraId="7AB25D1D" w14:textId="77777777" w:rsidR="00FF3107" w:rsidRPr="0085598D" w:rsidRDefault="00FF3107" w:rsidP="00413ECA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1202" w:type="dxa"/>
          </w:tcPr>
          <w:p w14:paraId="27AB08CA" w14:textId="77777777" w:rsidR="00FF3107" w:rsidRPr="0085598D" w:rsidRDefault="00FF3107" w:rsidP="00413ECA">
            <w:pPr>
              <w:rPr>
                <w:rFonts w:ascii="Arial" w:hAnsi="Arial" w:cs="Arial"/>
                <w:sz w:val="22"/>
                <w:szCs w:val="22"/>
              </w:rPr>
            </w:pPr>
            <w:r w:rsidRPr="0085598D">
              <w:rPr>
                <w:rFonts w:ascii="Arial" w:hAnsi="Arial" w:cs="Arial"/>
                <w:sz w:val="22"/>
                <w:szCs w:val="22"/>
              </w:rPr>
              <w:t>132</w:t>
            </w:r>
          </w:p>
        </w:tc>
        <w:tc>
          <w:tcPr>
            <w:tcW w:w="1357" w:type="dxa"/>
          </w:tcPr>
          <w:p w14:paraId="677CEC8C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01:01:01:01</w:t>
            </w:r>
          </w:p>
        </w:tc>
        <w:tc>
          <w:tcPr>
            <w:tcW w:w="1357" w:type="dxa"/>
          </w:tcPr>
          <w:p w14:paraId="3E8B956B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sz w:val="18"/>
                <w:szCs w:val="18"/>
              </w:rPr>
              <w:t>A*24:02:01:01</w:t>
            </w:r>
          </w:p>
        </w:tc>
        <w:tc>
          <w:tcPr>
            <w:tcW w:w="1357" w:type="dxa"/>
          </w:tcPr>
          <w:p w14:paraId="0BF00C8E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B*08:01:01</w:t>
            </w:r>
          </w:p>
        </w:tc>
        <w:tc>
          <w:tcPr>
            <w:tcW w:w="1357" w:type="dxa"/>
          </w:tcPr>
          <w:p w14:paraId="131E5F88" w14:textId="77777777" w:rsidR="00FF3107" w:rsidRPr="0085598D" w:rsidRDefault="00FF3107" w:rsidP="00413ECA">
            <w:pPr>
              <w:rPr>
                <w:rFonts w:ascii="Arial" w:hAnsi="Arial" w:cs="Arial"/>
                <w:color w:val="FF0000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FF0000"/>
                <w:sz w:val="18"/>
                <w:szCs w:val="18"/>
              </w:rPr>
              <w:t>B*35:01:01:02</w:t>
            </w:r>
          </w:p>
        </w:tc>
        <w:tc>
          <w:tcPr>
            <w:tcW w:w="1367" w:type="dxa"/>
          </w:tcPr>
          <w:p w14:paraId="0F43A3E0" w14:textId="77777777" w:rsidR="00FF3107" w:rsidRPr="0085598D" w:rsidRDefault="00FF3107" w:rsidP="00413ECA">
            <w:pPr>
              <w:rPr>
                <w:rFonts w:ascii="Arial" w:hAnsi="Arial" w:cs="Arial"/>
                <w:color w:val="0432FF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C*07:01:01:01</w:t>
            </w:r>
          </w:p>
        </w:tc>
        <w:tc>
          <w:tcPr>
            <w:tcW w:w="1770" w:type="dxa"/>
          </w:tcPr>
          <w:p w14:paraId="30F27615" w14:textId="77777777" w:rsidR="00FF3107" w:rsidRPr="0085598D" w:rsidRDefault="00FF3107" w:rsidP="00413ECA">
            <w:pPr>
              <w:rPr>
                <w:rFonts w:ascii="Arial" w:hAnsi="Arial" w:cs="Arial"/>
                <w:sz w:val="18"/>
                <w:szCs w:val="18"/>
              </w:rPr>
            </w:pPr>
            <w:r w:rsidRPr="0085598D">
              <w:rPr>
                <w:rFonts w:ascii="Arial" w:hAnsi="Arial" w:cs="Arial"/>
                <w:color w:val="0432FF"/>
                <w:sz w:val="18"/>
                <w:szCs w:val="18"/>
              </w:rPr>
              <w:t>C*07:01:01:01</w:t>
            </w:r>
          </w:p>
        </w:tc>
      </w:tr>
    </w:tbl>
    <w:p w14:paraId="46886AA4" w14:textId="77777777" w:rsidR="00FF3107" w:rsidRPr="0085598D" w:rsidRDefault="00FF3107" w:rsidP="00B337EC">
      <w:pPr>
        <w:spacing w:line="480" w:lineRule="auto"/>
        <w:rPr>
          <w:rFonts w:ascii="Arial" w:hAnsi="Arial" w:cs="Arial"/>
          <w:b/>
          <w:bCs/>
          <w:sz w:val="20"/>
          <w:szCs w:val="20"/>
        </w:rPr>
      </w:pPr>
    </w:p>
    <w:p w14:paraId="5CE8798E" w14:textId="466CD487" w:rsidR="00B337EC" w:rsidRPr="0085598D" w:rsidRDefault="009E741A" w:rsidP="00B337EC">
      <w:pPr>
        <w:spacing w:line="480" w:lineRule="auto"/>
        <w:rPr>
          <w:rFonts w:ascii="Arial" w:hAnsi="Arial" w:cs="Arial"/>
          <w:b/>
          <w:bCs/>
          <w:sz w:val="20"/>
          <w:szCs w:val="20"/>
        </w:rPr>
      </w:pPr>
      <w:r w:rsidRPr="0085598D">
        <w:rPr>
          <w:rFonts w:ascii="Arial" w:hAnsi="Arial" w:cs="Arial"/>
          <w:b/>
          <w:bCs/>
          <w:sz w:val="20"/>
          <w:szCs w:val="20"/>
        </w:rPr>
        <w:t>Supplementa</w:t>
      </w:r>
      <w:r w:rsidR="00AA44F0" w:rsidRPr="0085598D">
        <w:rPr>
          <w:rFonts w:ascii="Arial" w:hAnsi="Arial" w:cs="Arial"/>
          <w:b/>
          <w:bCs/>
          <w:sz w:val="20"/>
          <w:szCs w:val="20"/>
        </w:rPr>
        <w:t>ry</w:t>
      </w:r>
      <w:r w:rsidRPr="0085598D">
        <w:rPr>
          <w:rFonts w:ascii="Arial" w:hAnsi="Arial" w:cs="Arial"/>
          <w:b/>
          <w:bCs/>
          <w:sz w:val="20"/>
          <w:szCs w:val="20"/>
        </w:rPr>
        <w:t xml:space="preserve"> Table </w:t>
      </w:r>
      <w:r w:rsidR="00B337EC" w:rsidRPr="0085598D">
        <w:rPr>
          <w:rFonts w:ascii="Arial" w:hAnsi="Arial" w:cs="Arial"/>
          <w:b/>
          <w:bCs/>
          <w:sz w:val="20"/>
          <w:szCs w:val="20"/>
        </w:rPr>
        <w:t>1. Healthy human donors and HLA genotypes used in study.</w:t>
      </w:r>
    </w:p>
    <w:p w14:paraId="72615B55" w14:textId="514D6FEF" w:rsidR="00B337EC" w:rsidRPr="0085598D" w:rsidRDefault="00B337EC" w:rsidP="00C46E33">
      <w:pPr>
        <w:spacing w:line="480" w:lineRule="auto"/>
        <w:rPr>
          <w:rFonts w:ascii="Arial" w:hAnsi="Arial" w:cs="Arial"/>
          <w:bCs/>
          <w:sz w:val="20"/>
          <w:szCs w:val="20"/>
        </w:rPr>
      </w:pPr>
      <w:r w:rsidRPr="0085598D">
        <w:rPr>
          <w:rFonts w:ascii="Arial" w:hAnsi="Arial" w:cs="Arial"/>
          <w:sz w:val="20"/>
          <w:szCs w:val="20"/>
        </w:rPr>
        <w:t xml:space="preserve">Donors were selected from our previously described cohort of HLA genotyped healthy participants </w:t>
      </w:r>
      <w:r w:rsidRPr="0085598D">
        <w:rPr>
          <w:rFonts w:ascii="Arial" w:hAnsi="Arial" w:cs="Arial"/>
          <w:sz w:val="20"/>
          <w:szCs w:val="20"/>
        </w:rPr>
        <w:fldChar w:fldCharType="begin">
          <w:fldData xml:space="preserve">PEVuZE5vdGU+PENpdGU+PEF1dGhvcj5ZYXJ6YWJlazwvQXV0aG9yPjxZZWFyPjIwMTg8L1llYXI+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</w:fldData>
        </w:fldChar>
      </w:r>
      <w:r w:rsidR="00F92E35" w:rsidRPr="0085598D">
        <w:rPr>
          <w:rFonts w:ascii="Arial" w:hAnsi="Arial" w:cs="Arial"/>
          <w:sz w:val="20"/>
          <w:szCs w:val="20"/>
        </w:rPr>
        <w:instrText xml:space="preserve"> ADDIN EN.CITE </w:instrText>
      </w:r>
      <w:r w:rsidR="00F92E35" w:rsidRPr="0085598D">
        <w:rPr>
          <w:rFonts w:ascii="Arial" w:hAnsi="Arial" w:cs="Arial"/>
          <w:sz w:val="20"/>
          <w:szCs w:val="20"/>
        </w:rPr>
        <w:fldChar w:fldCharType="begin">
          <w:fldData xml:space="preserve">PEVuZE5vdGU+PENpdGU+PEF1dGhvcj5ZYXJ6YWJlazwvQXV0aG9yPjxZZWFyPjIwMTg8L1llYXI+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</w:fldData>
        </w:fldChar>
      </w:r>
      <w:r w:rsidR="00F92E35" w:rsidRPr="0085598D">
        <w:rPr>
          <w:rFonts w:ascii="Arial" w:hAnsi="Arial" w:cs="Arial"/>
          <w:sz w:val="20"/>
          <w:szCs w:val="20"/>
        </w:rPr>
        <w:instrText xml:space="preserve"> ADDIN EN.CITE.DATA </w:instrText>
      </w:r>
      <w:r w:rsidR="00F92E35" w:rsidRPr="0085598D">
        <w:rPr>
          <w:rFonts w:ascii="Arial" w:hAnsi="Arial" w:cs="Arial"/>
          <w:sz w:val="20"/>
          <w:szCs w:val="20"/>
        </w:rPr>
      </w:r>
      <w:r w:rsidR="00F92E35" w:rsidRPr="0085598D">
        <w:rPr>
          <w:rFonts w:ascii="Arial" w:hAnsi="Arial" w:cs="Arial"/>
          <w:sz w:val="20"/>
          <w:szCs w:val="20"/>
        </w:rPr>
        <w:fldChar w:fldCharType="end"/>
      </w:r>
      <w:r w:rsidRPr="0085598D">
        <w:rPr>
          <w:rFonts w:ascii="Arial" w:hAnsi="Arial" w:cs="Arial"/>
          <w:sz w:val="20"/>
          <w:szCs w:val="20"/>
        </w:rPr>
      </w:r>
      <w:r w:rsidRPr="0085598D">
        <w:rPr>
          <w:rFonts w:ascii="Arial" w:hAnsi="Arial" w:cs="Arial"/>
          <w:sz w:val="20"/>
          <w:szCs w:val="20"/>
        </w:rPr>
        <w:fldChar w:fldCharType="separate"/>
      </w:r>
      <w:r w:rsidR="00F92E35" w:rsidRPr="0085598D">
        <w:rPr>
          <w:rFonts w:ascii="Arial" w:hAnsi="Arial" w:cs="Arial"/>
          <w:noProof/>
          <w:sz w:val="20"/>
          <w:szCs w:val="20"/>
        </w:rPr>
        <w:t>(Yarzabek et al., 2018)</w:t>
      </w:r>
      <w:r w:rsidRPr="0085598D">
        <w:rPr>
          <w:rFonts w:ascii="Arial" w:hAnsi="Arial" w:cs="Arial"/>
          <w:sz w:val="20"/>
          <w:szCs w:val="20"/>
        </w:rPr>
        <w:fldChar w:fldCharType="end"/>
      </w:r>
      <w:r w:rsidRPr="0085598D">
        <w:rPr>
          <w:rFonts w:ascii="Arial" w:hAnsi="Arial" w:cs="Arial"/>
          <w:sz w:val="20"/>
          <w:szCs w:val="20"/>
        </w:rPr>
        <w:t xml:space="preserve">. </w:t>
      </w:r>
      <w:r w:rsidR="00F92E35" w:rsidRPr="0085598D">
        <w:rPr>
          <w:rFonts w:ascii="Arial" w:hAnsi="Arial" w:cs="Arial"/>
          <w:sz w:val="20"/>
          <w:szCs w:val="20"/>
        </w:rPr>
        <w:t xml:space="preserve">Ten </w:t>
      </w:r>
      <w:r w:rsidRPr="0085598D">
        <w:rPr>
          <w:rFonts w:ascii="Arial" w:hAnsi="Arial" w:cs="Arial"/>
          <w:sz w:val="20"/>
          <w:szCs w:val="20"/>
        </w:rPr>
        <w:t xml:space="preserve">primary groups were recruited for this study. </w:t>
      </w:r>
      <w:r w:rsidR="00F92E35" w:rsidRPr="0085598D">
        <w:rPr>
          <w:rFonts w:ascii="Arial" w:hAnsi="Arial" w:cs="Arial"/>
          <w:sz w:val="20"/>
          <w:szCs w:val="20"/>
        </w:rPr>
        <w:t xml:space="preserve">Groups 1-8 were selected to be either homozygous for an HLA-B allotype of interest, or heterozygous for one Bw6 allotype and one Bw4 allotype so that anti-Bw6 and anti-Bw4 monoclonal antibodies could be utilized to measure the specific expression/localization of individual HLA-B allotypes. Donors in these groups were selected to have one or less HLA-C allotype that cross-reacts with the anti-Bw6 antibody, or no HLA-A allotypes that cross-react with the anti-Bw4 antibody </w:t>
      </w:r>
      <w:r w:rsidR="00F92E35" w:rsidRPr="0085598D">
        <w:rPr>
          <w:rFonts w:ascii="Arial" w:hAnsi="Arial" w:cs="Arial"/>
          <w:sz w:val="20"/>
          <w:szCs w:val="20"/>
        </w:rPr>
        <w:fldChar w:fldCharType="begin">
          <w:fldData xml:space="preserve">PEVuZE5vdGU+PENpdGU+PEF1dGhvcj5ZYXJ6YWJlazwvQXV0aG9yPjxZZWFyPjIwMTg8L1llYXI+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</w:fldData>
        </w:fldChar>
      </w:r>
      <w:r w:rsidR="00C50D26" w:rsidRPr="0085598D">
        <w:rPr>
          <w:rFonts w:ascii="Arial" w:hAnsi="Arial" w:cs="Arial"/>
          <w:sz w:val="20"/>
          <w:szCs w:val="20"/>
        </w:rPr>
        <w:instrText xml:space="preserve"> ADDIN EN.CITE </w:instrText>
      </w:r>
      <w:r w:rsidR="00C50D26" w:rsidRPr="0085598D">
        <w:rPr>
          <w:rFonts w:ascii="Arial" w:hAnsi="Arial" w:cs="Arial"/>
          <w:sz w:val="20"/>
          <w:szCs w:val="20"/>
        </w:rPr>
        <w:fldChar w:fldCharType="begin">
          <w:fldData xml:space="preserve">PEVuZE5vdGU+PENpdGU+PEF1dGhvcj5ZYXJ6YWJlazwvQXV0aG9yPjxZZWFyPjIwMTg8L1llYXI+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</w:fldData>
        </w:fldChar>
      </w:r>
      <w:r w:rsidR="00C50D26" w:rsidRPr="0085598D">
        <w:rPr>
          <w:rFonts w:ascii="Arial" w:hAnsi="Arial" w:cs="Arial"/>
          <w:sz w:val="20"/>
          <w:szCs w:val="20"/>
        </w:rPr>
        <w:instrText xml:space="preserve"> ADDIN EN.CITE.DATA </w:instrText>
      </w:r>
      <w:r w:rsidR="00C50D26" w:rsidRPr="0085598D">
        <w:rPr>
          <w:rFonts w:ascii="Arial" w:hAnsi="Arial" w:cs="Arial"/>
          <w:sz w:val="20"/>
          <w:szCs w:val="20"/>
        </w:rPr>
      </w:r>
      <w:r w:rsidR="00C50D26" w:rsidRPr="0085598D">
        <w:rPr>
          <w:rFonts w:ascii="Arial" w:hAnsi="Arial" w:cs="Arial"/>
          <w:sz w:val="20"/>
          <w:szCs w:val="20"/>
        </w:rPr>
        <w:fldChar w:fldCharType="end"/>
      </w:r>
      <w:r w:rsidR="00F92E35" w:rsidRPr="0085598D">
        <w:rPr>
          <w:rFonts w:ascii="Arial" w:hAnsi="Arial" w:cs="Arial"/>
          <w:sz w:val="20"/>
          <w:szCs w:val="20"/>
        </w:rPr>
      </w:r>
      <w:r w:rsidR="00F92E35" w:rsidRPr="0085598D">
        <w:rPr>
          <w:rFonts w:ascii="Arial" w:hAnsi="Arial" w:cs="Arial"/>
          <w:sz w:val="20"/>
          <w:szCs w:val="20"/>
        </w:rPr>
        <w:fldChar w:fldCharType="separate"/>
      </w:r>
      <w:r w:rsidR="00F92E35" w:rsidRPr="0085598D">
        <w:rPr>
          <w:rFonts w:ascii="Arial" w:hAnsi="Arial" w:cs="Arial"/>
          <w:noProof/>
          <w:sz w:val="20"/>
          <w:szCs w:val="20"/>
        </w:rPr>
        <w:t>(Yarzabek et al., 2018)</w:t>
      </w:r>
      <w:r w:rsidR="00F92E35" w:rsidRPr="0085598D">
        <w:rPr>
          <w:rFonts w:ascii="Arial" w:hAnsi="Arial" w:cs="Arial"/>
          <w:sz w:val="20"/>
          <w:szCs w:val="20"/>
        </w:rPr>
        <w:fldChar w:fldCharType="end"/>
      </w:r>
      <w:r w:rsidR="00F92E35" w:rsidRPr="0085598D">
        <w:rPr>
          <w:rFonts w:ascii="Arial" w:hAnsi="Arial" w:cs="Arial"/>
          <w:sz w:val="20"/>
          <w:szCs w:val="20"/>
        </w:rPr>
        <w:t xml:space="preserve">. Two cross-reactive HLA-C allotypes </w:t>
      </w:r>
      <w:r w:rsidR="00C50D26" w:rsidRPr="0085598D">
        <w:rPr>
          <w:rFonts w:ascii="Arial" w:hAnsi="Arial" w:cs="Arial"/>
          <w:sz w:val="20"/>
          <w:szCs w:val="20"/>
        </w:rPr>
        <w:lastRenderedPageBreak/>
        <w:t xml:space="preserve">(denoted by asterisks) </w:t>
      </w:r>
      <w:r w:rsidR="00F92E35" w:rsidRPr="0085598D">
        <w:rPr>
          <w:rFonts w:ascii="Arial" w:hAnsi="Arial" w:cs="Arial"/>
          <w:sz w:val="20"/>
          <w:szCs w:val="20"/>
        </w:rPr>
        <w:t xml:space="preserve">are permitted if the donor is homozygous for the HLA-B allotype of intertest, or if assays not using anti-Bw6 were not performed (for example, peptide receptivity assays with the HC10 monoclonal antibody). </w:t>
      </w:r>
      <w:r w:rsidRPr="0085598D">
        <w:rPr>
          <w:rFonts w:ascii="Arial" w:hAnsi="Arial" w:cs="Arial"/>
          <w:sz w:val="20"/>
          <w:szCs w:val="20"/>
        </w:rPr>
        <w:t xml:space="preserve">Group </w:t>
      </w:r>
      <w:r w:rsidR="00F92E35" w:rsidRPr="0085598D">
        <w:rPr>
          <w:rFonts w:ascii="Arial" w:hAnsi="Arial" w:cs="Arial"/>
          <w:sz w:val="20"/>
          <w:szCs w:val="20"/>
        </w:rPr>
        <w:t>9</w:t>
      </w:r>
      <w:r w:rsidRPr="0085598D">
        <w:rPr>
          <w:rFonts w:ascii="Arial" w:hAnsi="Arial" w:cs="Arial"/>
          <w:sz w:val="20"/>
          <w:szCs w:val="20"/>
        </w:rPr>
        <w:t xml:space="preserve"> donors expressed B*08:01, B*35:01, or both</w:t>
      </w:r>
      <w:r w:rsidR="00F92E35" w:rsidRPr="0085598D">
        <w:rPr>
          <w:rFonts w:ascii="Arial" w:hAnsi="Arial" w:cs="Arial"/>
          <w:sz w:val="20"/>
          <w:szCs w:val="20"/>
        </w:rPr>
        <w:t>, and were selected for use as effector antigen-specific CTLs for all T cell activation assays</w:t>
      </w:r>
      <w:r w:rsidRPr="0085598D">
        <w:rPr>
          <w:rFonts w:ascii="Arial" w:hAnsi="Arial" w:cs="Arial"/>
          <w:sz w:val="20"/>
          <w:szCs w:val="20"/>
        </w:rPr>
        <w:t xml:space="preserve">. Heterozygosity for Bw6/Bw4 was not required for studies with this group. Group </w:t>
      </w:r>
      <w:r w:rsidR="00F92E35" w:rsidRPr="0085598D">
        <w:rPr>
          <w:rFonts w:ascii="Arial" w:hAnsi="Arial" w:cs="Arial"/>
          <w:sz w:val="20"/>
          <w:szCs w:val="20"/>
        </w:rPr>
        <w:t>10</w:t>
      </w:r>
      <w:r w:rsidRPr="0085598D">
        <w:rPr>
          <w:rFonts w:ascii="Arial" w:hAnsi="Arial" w:cs="Arial"/>
          <w:sz w:val="20"/>
          <w:szCs w:val="20"/>
        </w:rPr>
        <w:t xml:space="preserve"> contained donors heterozygous for B*08:01 and B*35:01</w:t>
      </w:r>
      <w:r w:rsidR="00F92E35" w:rsidRPr="0085598D">
        <w:rPr>
          <w:rFonts w:ascii="Arial" w:hAnsi="Arial" w:cs="Arial"/>
          <w:sz w:val="20"/>
          <w:szCs w:val="20"/>
        </w:rPr>
        <w:t xml:space="preserve"> and were</w:t>
      </w:r>
      <w:r w:rsidRPr="0085598D">
        <w:rPr>
          <w:rFonts w:ascii="Arial" w:hAnsi="Arial" w:cs="Arial"/>
          <w:sz w:val="20"/>
          <w:szCs w:val="20"/>
        </w:rPr>
        <w:t xml:space="preserve"> used as antigen-presenting cells for cross-presentation assays. For assays where specific HLA genotype was not required, such as DQ-Ova experiments, non-genotyped donors 248-275 were used, or blood was obtained from the University of Michigan Platelet Core. Donors from the Platelet Core are labeled with the prefix “PCD”.</w:t>
      </w:r>
    </w:p>
    <w:p w14:paraId="3A240526" w14:textId="77777777" w:rsidR="00C46E33" w:rsidRPr="0085598D" w:rsidRDefault="00C46E33">
      <w:pPr>
        <w:rPr>
          <w:sz w:val="20"/>
          <w:szCs w:val="20"/>
        </w:rPr>
      </w:pPr>
    </w:p>
    <w:p w14:paraId="28E4C9FB" w14:textId="77777777" w:rsidR="00C46E33" w:rsidRPr="0085598D" w:rsidRDefault="00C46E33">
      <w:pPr>
        <w:rPr>
          <w:sz w:val="20"/>
          <w:szCs w:val="20"/>
        </w:rPr>
      </w:pPr>
    </w:p>
    <w:p w14:paraId="687C0949" w14:textId="77777777" w:rsidR="00C46E33" w:rsidRPr="0085598D" w:rsidRDefault="00C46E33" w:rsidP="00C46E33">
      <w:pPr>
        <w:pStyle w:val="EndNoteBibliography"/>
        <w:ind w:left="720" w:hanging="720"/>
        <w:rPr>
          <w:noProof/>
        </w:rPr>
      </w:pPr>
      <w:r w:rsidRPr="0085598D">
        <w:rPr>
          <w:sz w:val="20"/>
          <w:szCs w:val="20"/>
        </w:rPr>
        <w:fldChar w:fldCharType="begin"/>
      </w:r>
      <w:r w:rsidRPr="0085598D">
        <w:rPr>
          <w:sz w:val="20"/>
          <w:szCs w:val="20"/>
        </w:rPr>
        <w:instrText xml:space="preserve"> ADDIN EN.REFLIST </w:instrText>
      </w:r>
      <w:r w:rsidRPr="0085598D">
        <w:rPr>
          <w:sz w:val="20"/>
          <w:szCs w:val="20"/>
        </w:rPr>
        <w:fldChar w:fldCharType="separate"/>
      </w:r>
      <w:r w:rsidRPr="0085598D">
        <w:rPr>
          <w:noProof/>
        </w:rPr>
        <w:t xml:space="preserve">YARZABEK, B., ZAITOUNA, A. J., OLSON, E., SILVA, G. N., GENG, J., GERETZ, A., THOMAS, R., KRISHNAKUMAR, S., RAMON, D. S. &amp; RAGHAVAN, M. 2018. Variations in HLA-B cell surface expression, half-life and extracellular antigen receptivity. </w:t>
      </w:r>
      <w:r w:rsidRPr="0085598D">
        <w:rPr>
          <w:i/>
          <w:noProof/>
        </w:rPr>
        <w:t>Elife,</w:t>
      </w:r>
      <w:r w:rsidRPr="0085598D">
        <w:rPr>
          <w:noProof/>
        </w:rPr>
        <w:t xml:space="preserve"> 7.</w:t>
      </w:r>
    </w:p>
    <w:p w14:paraId="47B915CF" w14:textId="1CD9BEDE" w:rsidR="0058514C" w:rsidRPr="00094294" w:rsidRDefault="00C46E33">
      <w:pPr>
        <w:rPr>
          <w:sz w:val="20"/>
          <w:szCs w:val="20"/>
        </w:rPr>
      </w:pPr>
      <w:r w:rsidRPr="0085598D">
        <w:rPr>
          <w:sz w:val="20"/>
          <w:szCs w:val="20"/>
        </w:rPr>
        <w:fldChar w:fldCharType="end"/>
      </w:r>
    </w:p>
    <w:sectPr w:rsidR="0058514C" w:rsidRPr="00094294" w:rsidSect="002E2560">
      <w:footerReference w:type="even" r:id="rId6"/>
      <w:footerReference w:type="default" r:id="rId7"/>
      <w:pgSz w:w="12240" w:h="15840"/>
      <w:pgMar w:top="720" w:right="720" w:bottom="806" w:left="72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3A0B02E" w14:textId="77777777" w:rsidR="001A04C1" w:rsidRDefault="001A04C1">
      <w:r>
        <w:separator/>
      </w:r>
    </w:p>
  </w:endnote>
  <w:endnote w:type="continuationSeparator" w:id="0">
    <w:p w14:paraId="6882A114" w14:textId="77777777" w:rsidR="001A04C1" w:rsidRDefault="001A04C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2092756866"/>
      <w:docPartObj>
        <w:docPartGallery w:val="Page Numbers (Bottom of Page)"/>
        <w:docPartUnique/>
      </w:docPartObj>
    </w:sdtPr>
    <w:sdtContent>
      <w:p w14:paraId="4A7EB214" w14:textId="77777777" w:rsidR="00003B7F" w:rsidRDefault="00B337EC" w:rsidP="00E40AA7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98291F0" w14:textId="77777777" w:rsidR="00003B7F" w:rsidRDefault="00000000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07662769"/>
      <w:docPartObj>
        <w:docPartGallery w:val="Page Numbers (Bottom of Page)"/>
        <w:docPartUnique/>
      </w:docPartObj>
    </w:sdtPr>
    <w:sdtContent>
      <w:p w14:paraId="3AB3526D" w14:textId="77777777" w:rsidR="00003B7F" w:rsidRDefault="00B337EC" w:rsidP="00E40AA7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0C6DEB47" w14:textId="77777777" w:rsidR="00003B7F" w:rsidRDefault="0000000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14B8762" w14:textId="77777777" w:rsidR="001A04C1" w:rsidRDefault="001A04C1">
      <w:r>
        <w:separator/>
      </w:r>
    </w:p>
  </w:footnote>
  <w:footnote w:type="continuationSeparator" w:id="0">
    <w:p w14:paraId="0220444D" w14:textId="77777777" w:rsidR="001A04C1" w:rsidRDefault="001A04C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87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B337EC"/>
    <w:rsid w:val="00005AAA"/>
    <w:rsid w:val="0000795C"/>
    <w:rsid w:val="000118A0"/>
    <w:rsid w:val="00011951"/>
    <w:rsid w:val="00013ADC"/>
    <w:rsid w:val="00015B96"/>
    <w:rsid w:val="0002025C"/>
    <w:rsid w:val="000206FA"/>
    <w:rsid w:val="000244FF"/>
    <w:rsid w:val="00024ED4"/>
    <w:rsid w:val="00030C7F"/>
    <w:rsid w:val="00031B0B"/>
    <w:rsid w:val="00031BE4"/>
    <w:rsid w:val="00037E35"/>
    <w:rsid w:val="00040066"/>
    <w:rsid w:val="00041B28"/>
    <w:rsid w:val="00042EFF"/>
    <w:rsid w:val="00051504"/>
    <w:rsid w:val="000575EE"/>
    <w:rsid w:val="00061DBF"/>
    <w:rsid w:val="000638A5"/>
    <w:rsid w:val="00070DFD"/>
    <w:rsid w:val="000728D5"/>
    <w:rsid w:val="0007508F"/>
    <w:rsid w:val="00075AE9"/>
    <w:rsid w:val="00076F02"/>
    <w:rsid w:val="000777CB"/>
    <w:rsid w:val="0008176E"/>
    <w:rsid w:val="000830C6"/>
    <w:rsid w:val="00087328"/>
    <w:rsid w:val="00087365"/>
    <w:rsid w:val="000908FA"/>
    <w:rsid w:val="00094294"/>
    <w:rsid w:val="00094646"/>
    <w:rsid w:val="000A0F2B"/>
    <w:rsid w:val="000A1E40"/>
    <w:rsid w:val="000B7779"/>
    <w:rsid w:val="000B7DEA"/>
    <w:rsid w:val="000C1554"/>
    <w:rsid w:val="000C1876"/>
    <w:rsid w:val="000C6681"/>
    <w:rsid w:val="000C6836"/>
    <w:rsid w:val="000D1D39"/>
    <w:rsid w:val="000D39D8"/>
    <w:rsid w:val="000D4198"/>
    <w:rsid w:val="000D598C"/>
    <w:rsid w:val="000E20F1"/>
    <w:rsid w:val="000E220C"/>
    <w:rsid w:val="000E29F2"/>
    <w:rsid w:val="000E4169"/>
    <w:rsid w:val="000E649C"/>
    <w:rsid w:val="000F1EEE"/>
    <w:rsid w:val="000F25C1"/>
    <w:rsid w:val="00100EEF"/>
    <w:rsid w:val="00110C02"/>
    <w:rsid w:val="001223C8"/>
    <w:rsid w:val="00123497"/>
    <w:rsid w:val="00124C9E"/>
    <w:rsid w:val="001269E0"/>
    <w:rsid w:val="0013010D"/>
    <w:rsid w:val="00130345"/>
    <w:rsid w:val="0013381D"/>
    <w:rsid w:val="0013429D"/>
    <w:rsid w:val="00134CE0"/>
    <w:rsid w:val="00146388"/>
    <w:rsid w:val="001476E4"/>
    <w:rsid w:val="00162A13"/>
    <w:rsid w:val="0017121C"/>
    <w:rsid w:val="00174EB2"/>
    <w:rsid w:val="001861D7"/>
    <w:rsid w:val="00186CFE"/>
    <w:rsid w:val="00190310"/>
    <w:rsid w:val="00190CB3"/>
    <w:rsid w:val="00191BF6"/>
    <w:rsid w:val="00193A7A"/>
    <w:rsid w:val="001951FE"/>
    <w:rsid w:val="001A04C1"/>
    <w:rsid w:val="001A7673"/>
    <w:rsid w:val="001B0597"/>
    <w:rsid w:val="001C265A"/>
    <w:rsid w:val="001C505E"/>
    <w:rsid w:val="001C6061"/>
    <w:rsid w:val="001D17D8"/>
    <w:rsid w:val="001D3A1F"/>
    <w:rsid w:val="001D54EA"/>
    <w:rsid w:val="001E6AFE"/>
    <w:rsid w:val="001F06D4"/>
    <w:rsid w:val="001F5901"/>
    <w:rsid w:val="00203D8E"/>
    <w:rsid w:val="002066C0"/>
    <w:rsid w:val="002128EA"/>
    <w:rsid w:val="0021459B"/>
    <w:rsid w:val="00215708"/>
    <w:rsid w:val="00215785"/>
    <w:rsid w:val="00215E97"/>
    <w:rsid w:val="00223C5F"/>
    <w:rsid w:val="00232C3A"/>
    <w:rsid w:val="002356AA"/>
    <w:rsid w:val="00246CB0"/>
    <w:rsid w:val="002510D6"/>
    <w:rsid w:val="00261FEE"/>
    <w:rsid w:val="00264E3F"/>
    <w:rsid w:val="00272035"/>
    <w:rsid w:val="002721AC"/>
    <w:rsid w:val="002748E9"/>
    <w:rsid w:val="00274987"/>
    <w:rsid w:val="00284247"/>
    <w:rsid w:val="002872D8"/>
    <w:rsid w:val="00297A22"/>
    <w:rsid w:val="002A131A"/>
    <w:rsid w:val="002A4D3C"/>
    <w:rsid w:val="002A62CD"/>
    <w:rsid w:val="002B1735"/>
    <w:rsid w:val="002B28EA"/>
    <w:rsid w:val="002B2F7A"/>
    <w:rsid w:val="002B341D"/>
    <w:rsid w:val="002B53A0"/>
    <w:rsid w:val="002C1091"/>
    <w:rsid w:val="002C4A9B"/>
    <w:rsid w:val="002C5834"/>
    <w:rsid w:val="002D4E8C"/>
    <w:rsid w:val="002D5ED2"/>
    <w:rsid w:val="002E1A69"/>
    <w:rsid w:val="002E1B8E"/>
    <w:rsid w:val="002E34EF"/>
    <w:rsid w:val="002E4278"/>
    <w:rsid w:val="002F15FF"/>
    <w:rsid w:val="002F439F"/>
    <w:rsid w:val="002F6208"/>
    <w:rsid w:val="002F6320"/>
    <w:rsid w:val="00310893"/>
    <w:rsid w:val="00312B7C"/>
    <w:rsid w:val="00317C8D"/>
    <w:rsid w:val="00320B3C"/>
    <w:rsid w:val="0032226A"/>
    <w:rsid w:val="003228C2"/>
    <w:rsid w:val="00325312"/>
    <w:rsid w:val="00333287"/>
    <w:rsid w:val="003450AE"/>
    <w:rsid w:val="003476EF"/>
    <w:rsid w:val="00347FFD"/>
    <w:rsid w:val="00354EFD"/>
    <w:rsid w:val="00357845"/>
    <w:rsid w:val="00361E64"/>
    <w:rsid w:val="00362FC0"/>
    <w:rsid w:val="003634FE"/>
    <w:rsid w:val="003679B0"/>
    <w:rsid w:val="003728DD"/>
    <w:rsid w:val="003857D9"/>
    <w:rsid w:val="003862B4"/>
    <w:rsid w:val="003873AB"/>
    <w:rsid w:val="00390C9C"/>
    <w:rsid w:val="00396AEB"/>
    <w:rsid w:val="003A05CF"/>
    <w:rsid w:val="003A1E88"/>
    <w:rsid w:val="003A20E0"/>
    <w:rsid w:val="003A2842"/>
    <w:rsid w:val="003A5D80"/>
    <w:rsid w:val="003A6196"/>
    <w:rsid w:val="003A6AD2"/>
    <w:rsid w:val="003B084D"/>
    <w:rsid w:val="003B2ACE"/>
    <w:rsid w:val="003B49B4"/>
    <w:rsid w:val="003C09A6"/>
    <w:rsid w:val="003C13A0"/>
    <w:rsid w:val="003C7006"/>
    <w:rsid w:val="003D6536"/>
    <w:rsid w:val="003E6D6E"/>
    <w:rsid w:val="003F2838"/>
    <w:rsid w:val="003F2D83"/>
    <w:rsid w:val="003F49EB"/>
    <w:rsid w:val="003F747A"/>
    <w:rsid w:val="003F7B8D"/>
    <w:rsid w:val="00401327"/>
    <w:rsid w:val="00402954"/>
    <w:rsid w:val="0041117B"/>
    <w:rsid w:val="00412562"/>
    <w:rsid w:val="00420318"/>
    <w:rsid w:val="00427B84"/>
    <w:rsid w:val="004329B8"/>
    <w:rsid w:val="00437F1D"/>
    <w:rsid w:val="00450755"/>
    <w:rsid w:val="00451081"/>
    <w:rsid w:val="00454585"/>
    <w:rsid w:val="00456561"/>
    <w:rsid w:val="00456C06"/>
    <w:rsid w:val="004613A2"/>
    <w:rsid w:val="004634B2"/>
    <w:rsid w:val="00475D63"/>
    <w:rsid w:val="00480012"/>
    <w:rsid w:val="00481512"/>
    <w:rsid w:val="004845D7"/>
    <w:rsid w:val="004915BE"/>
    <w:rsid w:val="004976C4"/>
    <w:rsid w:val="004A14AD"/>
    <w:rsid w:val="004A566D"/>
    <w:rsid w:val="004A7050"/>
    <w:rsid w:val="004B2DD2"/>
    <w:rsid w:val="004B3A2E"/>
    <w:rsid w:val="004C078A"/>
    <w:rsid w:val="004C4A98"/>
    <w:rsid w:val="004C524C"/>
    <w:rsid w:val="004D0C62"/>
    <w:rsid w:val="004D23DD"/>
    <w:rsid w:val="004D3DB2"/>
    <w:rsid w:val="004D54E6"/>
    <w:rsid w:val="004E20E0"/>
    <w:rsid w:val="004E34F1"/>
    <w:rsid w:val="004E5068"/>
    <w:rsid w:val="004E5C65"/>
    <w:rsid w:val="004E78C3"/>
    <w:rsid w:val="004F6D99"/>
    <w:rsid w:val="00507BC2"/>
    <w:rsid w:val="005110F7"/>
    <w:rsid w:val="00514951"/>
    <w:rsid w:val="0052045B"/>
    <w:rsid w:val="0052420D"/>
    <w:rsid w:val="00525EAD"/>
    <w:rsid w:val="0053158F"/>
    <w:rsid w:val="00532073"/>
    <w:rsid w:val="00533D13"/>
    <w:rsid w:val="005376C2"/>
    <w:rsid w:val="00541EF4"/>
    <w:rsid w:val="00556797"/>
    <w:rsid w:val="005578E7"/>
    <w:rsid w:val="00562A04"/>
    <w:rsid w:val="00565603"/>
    <w:rsid w:val="0056613A"/>
    <w:rsid w:val="0057549E"/>
    <w:rsid w:val="00577776"/>
    <w:rsid w:val="005854B0"/>
    <w:rsid w:val="0059107A"/>
    <w:rsid w:val="005B19B0"/>
    <w:rsid w:val="005B360F"/>
    <w:rsid w:val="005B4C15"/>
    <w:rsid w:val="005B72FC"/>
    <w:rsid w:val="005C2DA8"/>
    <w:rsid w:val="005C3A83"/>
    <w:rsid w:val="005C47C3"/>
    <w:rsid w:val="005C4942"/>
    <w:rsid w:val="005C4DCD"/>
    <w:rsid w:val="005C68AA"/>
    <w:rsid w:val="005D67CE"/>
    <w:rsid w:val="005E1D54"/>
    <w:rsid w:val="005E7831"/>
    <w:rsid w:val="005F72BD"/>
    <w:rsid w:val="006006FD"/>
    <w:rsid w:val="00602774"/>
    <w:rsid w:val="00603B47"/>
    <w:rsid w:val="00617FE7"/>
    <w:rsid w:val="00621EF0"/>
    <w:rsid w:val="006259C2"/>
    <w:rsid w:val="0063263F"/>
    <w:rsid w:val="00632FB3"/>
    <w:rsid w:val="00633802"/>
    <w:rsid w:val="00635435"/>
    <w:rsid w:val="00641A5A"/>
    <w:rsid w:val="00641B39"/>
    <w:rsid w:val="006434B6"/>
    <w:rsid w:val="006503C2"/>
    <w:rsid w:val="00651528"/>
    <w:rsid w:val="00651790"/>
    <w:rsid w:val="0066195D"/>
    <w:rsid w:val="00664122"/>
    <w:rsid w:val="00664BE1"/>
    <w:rsid w:val="00667916"/>
    <w:rsid w:val="0067049D"/>
    <w:rsid w:val="00670E51"/>
    <w:rsid w:val="00673A4F"/>
    <w:rsid w:val="006759A1"/>
    <w:rsid w:val="00676C7B"/>
    <w:rsid w:val="0069035B"/>
    <w:rsid w:val="0069190A"/>
    <w:rsid w:val="00695552"/>
    <w:rsid w:val="006A15DB"/>
    <w:rsid w:val="006A7546"/>
    <w:rsid w:val="006B0091"/>
    <w:rsid w:val="006B3F1B"/>
    <w:rsid w:val="006C0954"/>
    <w:rsid w:val="006C2163"/>
    <w:rsid w:val="006C3096"/>
    <w:rsid w:val="006C59CD"/>
    <w:rsid w:val="006C657B"/>
    <w:rsid w:val="006D0AE6"/>
    <w:rsid w:val="006D22A8"/>
    <w:rsid w:val="006D2C58"/>
    <w:rsid w:val="006D3C64"/>
    <w:rsid w:val="006D70A8"/>
    <w:rsid w:val="006E66F8"/>
    <w:rsid w:val="006E6A3E"/>
    <w:rsid w:val="006F2858"/>
    <w:rsid w:val="006F346D"/>
    <w:rsid w:val="006F5981"/>
    <w:rsid w:val="00701182"/>
    <w:rsid w:val="00705520"/>
    <w:rsid w:val="0070681A"/>
    <w:rsid w:val="00706EF9"/>
    <w:rsid w:val="00707FF6"/>
    <w:rsid w:val="0071047C"/>
    <w:rsid w:val="007127A0"/>
    <w:rsid w:val="00713E14"/>
    <w:rsid w:val="00713FA5"/>
    <w:rsid w:val="007168EC"/>
    <w:rsid w:val="007203BF"/>
    <w:rsid w:val="00720BCA"/>
    <w:rsid w:val="00721BF8"/>
    <w:rsid w:val="007227DA"/>
    <w:rsid w:val="00726FCE"/>
    <w:rsid w:val="00733E90"/>
    <w:rsid w:val="007351D8"/>
    <w:rsid w:val="00737E5C"/>
    <w:rsid w:val="00750E23"/>
    <w:rsid w:val="00753424"/>
    <w:rsid w:val="00753C14"/>
    <w:rsid w:val="0075730F"/>
    <w:rsid w:val="007616F2"/>
    <w:rsid w:val="007625E1"/>
    <w:rsid w:val="00762E0E"/>
    <w:rsid w:val="00764020"/>
    <w:rsid w:val="00766C03"/>
    <w:rsid w:val="00771D19"/>
    <w:rsid w:val="007725B3"/>
    <w:rsid w:val="007726D7"/>
    <w:rsid w:val="00772F96"/>
    <w:rsid w:val="00775D23"/>
    <w:rsid w:val="007767B0"/>
    <w:rsid w:val="007822B7"/>
    <w:rsid w:val="00782934"/>
    <w:rsid w:val="00782FEB"/>
    <w:rsid w:val="00784CDA"/>
    <w:rsid w:val="0078510B"/>
    <w:rsid w:val="00790433"/>
    <w:rsid w:val="0079089A"/>
    <w:rsid w:val="00794DE5"/>
    <w:rsid w:val="00797B43"/>
    <w:rsid w:val="007A3A56"/>
    <w:rsid w:val="007A790A"/>
    <w:rsid w:val="007A7B67"/>
    <w:rsid w:val="007B1599"/>
    <w:rsid w:val="007B3C26"/>
    <w:rsid w:val="007C0853"/>
    <w:rsid w:val="007C4EE0"/>
    <w:rsid w:val="007D1921"/>
    <w:rsid w:val="007D43B4"/>
    <w:rsid w:val="007D47C2"/>
    <w:rsid w:val="007D4E1F"/>
    <w:rsid w:val="007D4E4B"/>
    <w:rsid w:val="007E18A3"/>
    <w:rsid w:val="007E18A5"/>
    <w:rsid w:val="007F09A2"/>
    <w:rsid w:val="007F203F"/>
    <w:rsid w:val="007F78DB"/>
    <w:rsid w:val="007F7F7B"/>
    <w:rsid w:val="00801454"/>
    <w:rsid w:val="00802082"/>
    <w:rsid w:val="00803ACD"/>
    <w:rsid w:val="00806A8C"/>
    <w:rsid w:val="008129E0"/>
    <w:rsid w:val="00820C42"/>
    <w:rsid w:val="00822BAF"/>
    <w:rsid w:val="0082648E"/>
    <w:rsid w:val="00827B9E"/>
    <w:rsid w:val="00830970"/>
    <w:rsid w:val="00831D7A"/>
    <w:rsid w:val="00833763"/>
    <w:rsid w:val="008365CF"/>
    <w:rsid w:val="00841A96"/>
    <w:rsid w:val="00845936"/>
    <w:rsid w:val="00845B61"/>
    <w:rsid w:val="008512B4"/>
    <w:rsid w:val="0085598D"/>
    <w:rsid w:val="00871003"/>
    <w:rsid w:val="008728A4"/>
    <w:rsid w:val="00877FFA"/>
    <w:rsid w:val="00884203"/>
    <w:rsid w:val="008878B1"/>
    <w:rsid w:val="008A05F1"/>
    <w:rsid w:val="008A2D4F"/>
    <w:rsid w:val="008A541A"/>
    <w:rsid w:val="008A6EC3"/>
    <w:rsid w:val="008B1A6F"/>
    <w:rsid w:val="008B3AF3"/>
    <w:rsid w:val="008B4D6D"/>
    <w:rsid w:val="008B4FE9"/>
    <w:rsid w:val="008C1FD6"/>
    <w:rsid w:val="008C3B07"/>
    <w:rsid w:val="008C3D1E"/>
    <w:rsid w:val="008C5C39"/>
    <w:rsid w:val="008C5C76"/>
    <w:rsid w:val="008C5DCF"/>
    <w:rsid w:val="008D6C75"/>
    <w:rsid w:val="008E1EB2"/>
    <w:rsid w:val="008F2368"/>
    <w:rsid w:val="008F552D"/>
    <w:rsid w:val="008F5A85"/>
    <w:rsid w:val="008F6755"/>
    <w:rsid w:val="0090258C"/>
    <w:rsid w:val="009066BC"/>
    <w:rsid w:val="00912664"/>
    <w:rsid w:val="009135FF"/>
    <w:rsid w:val="00915343"/>
    <w:rsid w:val="00916956"/>
    <w:rsid w:val="00920894"/>
    <w:rsid w:val="00925840"/>
    <w:rsid w:val="00926160"/>
    <w:rsid w:val="00930DAA"/>
    <w:rsid w:val="009328EB"/>
    <w:rsid w:val="00932EA1"/>
    <w:rsid w:val="00936CB1"/>
    <w:rsid w:val="00940182"/>
    <w:rsid w:val="009415E8"/>
    <w:rsid w:val="009465CB"/>
    <w:rsid w:val="00954BBB"/>
    <w:rsid w:val="009630D7"/>
    <w:rsid w:val="00977EB1"/>
    <w:rsid w:val="00984EAC"/>
    <w:rsid w:val="009853B2"/>
    <w:rsid w:val="00987EF9"/>
    <w:rsid w:val="00990DF4"/>
    <w:rsid w:val="009915D0"/>
    <w:rsid w:val="00994FA8"/>
    <w:rsid w:val="00995C9C"/>
    <w:rsid w:val="009A045B"/>
    <w:rsid w:val="009A273F"/>
    <w:rsid w:val="009A79B1"/>
    <w:rsid w:val="009B02EC"/>
    <w:rsid w:val="009B4431"/>
    <w:rsid w:val="009C5720"/>
    <w:rsid w:val="009C6B87"/>
    <w:rsid w:val="009C7F39"/>
    <w:rsid w:val="009D4F14"/>
    <w:rsid w:val="009D6484"/>
    <w:rsid w:val="009D711B"/>
    <w:rsid w:val="009D7D1D"/>
    <w:rsid w:val="009E0FCD"/>
    <w:rsid w:val="009E289D"/>
    <w:rsid w:val="009E741A"/>
    <w:rsid w:val="009F2A27"/>
    <w:rsid w:val="009F3AC4"/>
    <w:rsid w:val="00A03951"/>
    <w:rsid w:val="00A07734"/>
    <w:rsid w:val="00A134DC"/>
    <w:rsid w:val="00A155D8"/>
    <w:rsid w:val="00A15AF4"/>
    <w:rsid w:val="00A1626F"/>
    <w:rsid w:val="00A17FDD"/>
    <w:rsid w:val="00A2255D"/>
    <w:rsid w:val="00A31FB2"/>
    <w:rsid w:val="00A33D25"/>
    <w:rsid w:val="00A34B4E"/>
    <w:rsid w:val="00A525C4"/>
    <w:rsid w:val="00A61A5A"/>
    <w:rsid w:val="00A639D7"/>
    <w:rsid w:val="00A72DB8"/>
    <w:rsid w:val="00A75418"/>
    <w:rsid w:val="00A75EAF"/>
    <w:rsid w:val="00A769BD"/>
    <w:rsid w:val="00A8019C"/>
    <w:rsid w:val="00A80298"/>
    <w:rsid w:val="00A81B58"/>
    <w:rsid w:val="00A910A7"/>
    <w:rsid w:val="00AA0ED3"/>
    <w:rsid w:val="00AA44F0"/>
    <w:rsid w:val="00AA56B8"/>
    <w:rsid w:val="00AA6CD3"/>
    <w:rsid w:val="00AA7849"/>
    <w:rsid w:val="00AB2668"/>
    <w:rsid w:val="00AB3116"/>
    <w:rsid w:val="00AB5A6C"/>
    <w:rsid w:val="00AC2613"/>
    <w:rsid w:val="00AD5758"/>
    <w:rsid w:val="00AD5E36"/>
    <w:rsid w:val="00AD778C"/>
    <w:rsid w:val="00AE2238"/>
    <w:rsid w:val="00AE36A5"/>
    <w:rsid w:val="00AF0580"/>
    <w:rsid w:val="00AF5EDC"/>
    <w:rsid w:val="00AF7C2F"/>
    <w:rsid w:val="00B03299"/>
    <w:rsid w:val="00B05ACC"/>
    <w:rsid w:val="00B07534"/>
    <w:rsid w:val="00B14864"/>
    <w:rsid w:val="00B203E2"/>
    <w:rsid w:val="00B22877"/>
    <w:rsid w:val="00B309C8"/>
    <w:rsid w:val="00B3246A"/>
    <w:rsid w:val="00B337EC"/>
    <w:rsid w:val="00B34690"/>
    <w:rsid w:val="00B355BF"/>
    <w:rsid w:val="00B45F8C"/>
    <w:rsid w:val="00B5438F"/>
    <w:rsid w:val="00B63A76"/>
    <w:rsid w:val="00B65159"/>
    <w:rsid w:val="00B71356"/>
    <w:rsid w:val="00B73C38"/>
    <w:rsid w:val="00B80913"/>
    <w:rsid w:val="00B82B84"/>
    <w:rsid w:val="00B847B7"/>
    <w:rsid w:val="00B87093"/>
    <w:rsid w:val="00B877B1"/>
    <w:rsid w:val="00B87C9B"/>
    <w:rsid w:val="00B901B1"/>
    <w:rsid w:val="00B9311F"/>
    <w:rsid w:val="00B97213"/>
    <w:rsid w:val="00BA0F06"/>
    <w:rsid w:val="00BA44F4"/>
    <w:rsid w:val="00BA46CF"/>
    <w:rsid w:val="00BB0BDF"/>
    <w:rsid w:val="00BB30DB"/>
    <w:rsid w:val="00BC020D"/>
    <w:rsid w:val="00BC2988"/>
    <w:rsid w:val="00BC5C9B"/>
    <w:rsid w:val="00BC6FE7"/>
    <w:rsid w:val="00BD0C20"/>
    <w:rsid w:val="00BE2855"/>
    <w:rsid w:val="00BE48E2"/>
    <w:rsid w:val="00BE6D66"/>
    <w:rsid w:val="00BF1447"/>
    <w:rsid w:val="00BF320E"/>
    <w:rsid w:val="00C004A5"/>
    <w:rsid w:val="00C0374E"/>
    <w:rsid w:val="00C03928"/>
    <w:rsid w:val="00C11057"/>
    <w:rsid w:val="00C1572B"/>
    <w:rsid w:val="00C16B6C"/>
    <w:rsid w:val="00C220FF"/>
    <w:rsid w:val="00C22640"/>
    <w:rsid w:val="00C2285B"/>
    <w:rsid w:val="00C2334B"/>
    <w:rsid w:val="00C23D86"/>
    <w:rsid w:val="00C304CA"/>
    <w:rsid w:val="00C30587"/>
    <w:rsid w:val="00C30673"/>
    <w:rsid w:val="00C30D90"/>
    <w:rsid w:val="00C35FFA"/>
    <w:rsid w:val="00C40C3C"/>
    <w:rsid w:val="00C4539B"/>
    <w:rsid w:val="00C4596A"/>
    <w:rsid w:val="00C46E33"/>
    <w:rsid w:val="00C50D26"/>
    <w:rsid w:val="00C56B53"/>
    <w:rsid w:val="00C61925"/>
    <w:rsid w:val="00C62165"/>
    <w:rsid w:val="00C649BE"/>
    <w:rsid w:val="00C652B3"/>
    <w:rsid w:val="00C660E5"/>
    <w:rsid w:val="00C71FB0"/>
    <w:rsid w:val="00C723E4"/>
    <w:rsid w:val="00C725DC"/>
    <w:rsid w:val="00C72751"/>
    <w:rsid w:val="00C72CFB"/>
    <w:rsid w:val="00C73AD3"/>
    <w:rsid w:val="00C82AAF"/>
    <w:rsid w:val="00C83F7F"/>
    <w:rsid w:val="00C84F09"/>
    <w:rsid w:val="00C90287"/>
    <w:rsid w:val="00C94B09"/>
    <w:rsid w:val="00CA0159"/>
    <w:rsid w:val="00CA16A0"/>
    <w:rsid w:val="00CA41C3"/>
    <w:rsid w:val="00CA63C1"/>
    <w:rsid w:val="00CB6CE8"/>
    <w:rsid w:val="00CB6DA2"/>
    <w:rsid w:val="00CB7BEA"/>
    <w:rsid w:val="00CC4D05"/>
    <w:rsid w:val="00CC4E6A"/>
    <w:rsid w:val="00CC7580"/>
    <w:rsid w:val="00CD4860"/>
    <w:rsid w:val="00CE07E8"/>
    <w:rsid w:val="00CE108B"/>
    <w:rsid w:val="00CE305B"/>
    <w:rsid w:val="00CF4095"/>
    <w:rsid w:val="00CF7FBF"/>
    <w:rsid w:val="00D22E3C"/>
    <w:rsid w:val="00D24FF8"/>
    <w:rsid w:val="00D25707"/>
    <w:rsid w:val="00D27A5D"/>
    <w:rsid w:val="00D324B0"/>
    <w:rsid w:val="00D3274C"/>
    <w:rsid w:val="00D35E0B"/>
    <w:rsid w:val="00D425E4"/>
    <w:rsid w:val="00D45263"/>
    <w:rsid w:val="00D45FE7"/>
    <w:rsid w:val="00D463F3"/>
    <w:rsid w:val="00D465EF"/>
    <w:rsid w:val="00D514C0"/>
    <w:rsid w:val="00D52B48"/>
    <w:rsid w:val="00D53782"/>
    <w:rsid w:val="00D56B40"/>
    <w:rsid w:val="00D57380"/>
    <w:rsid w:val="00D625F1"/>
    <w:rsid w:val="00D661E5"/>
    <w:rsid w:val="00D6650E"/>
    <w:rsid w:val="00D66A0F"/>
    <w:rsid w:val="00D70F1F"/>
    <w:rsid w:val="00D75A9F"/>
    <w:rsid w:val="00D80C10"/>
    <w:rsid w:val="00D877DB"/>
    <w:rsid w:val="00D96DAB"/>
    <w:rsid w:val="00D97603"/>
    <w:rsid w:val="00DA2C00"/>
    <w:rsid w:val="00DA2C7B"/>
    <w:rsid w:val="00DA3519"/>
    <w:rsid w:val="00DA72E2"/>
    <w:rsid w:val="00DB3C24"/>
    <w:rsid w:val="00DB5C85"/>
    <w:rsid w:val="00DB74B7"/>
    <w:rsid w:val="00DD0AE2"/>
    <w:rsid w:val="00DD0F7F"/>
    <w:rsid w:val="00DD4575"/>
    <w:rsid w:val="00DF0151"/>
    <w:rsid w:val="00DF4E25"/>
    <w:rsid w:val="00E13093"/>
    <w:rsid w:val="00E16FE8"/>
    <w:rsid w:val="00E22ECA"/>
    <w:rsid w:val="00E2609A"/>
    <w:rsid w:val="00E30653"/>
    <w:rsid w:val="00E317F6"/>
    <w:rsid w:val="00E447C7"/>
    <w:rsid w:val="00E47B67"/>
    <w:rsid w:val="00E47E13"/>
    <w:rsid w:val="00E51551"/>
    <w:rsid w:val="00E55654"/>
    <w:rsid w:val="00E60B9E"/>
    <w:rsid w:val="00E61A37"/>
    <w:rsid w:val="00E61E69"/>
    <w:rsid w:val="00E642F9"/>
    <w:rsid w:val="00E648D6"/>
    <w:rsid w:val="00E675BB"/>
    <w:rsid w:val="00E7116E"/>
    <w:rsid w:val="00E745E6"/>
    <w:rsid w:val="00E7508C"/>
    <w:rsid w:val="00E77BAA"/>
    <w:rsid w:val="00E8018C"/>
    <w:rsid w:val="00E83290"/>
    <w:rsid w:val="00E86029"/>
    <w:rsid w:val="00E91AF2"/>
    <w:rsid w:val="00EA1D2A"/>
    <w:rsid w:val="00EA3D0A"/>
    <w:rsid w:val="00EB004A"/>
    <w:rsid w:val="00EB0423"/>
    <w:rsid w:val="00EB0566"/>
    <w:rsid w:val="00EB4341"/>
    <w:rsid w:val="00EB5426"/>
    <w:rsid w:val="00EC0369"/>
    <w:rsid w:val="00EC4C4E"/>
    <w:rsid w:val="00EC7DAC"/>
    <w:rsid w:val="00ED4814"/>
    <w:rsid w:val="00EE1CC9"/>
    <w:rsid w:val="00EE4F8A"/>
    <w:rsid w:val="00EF35FC"/>
    <w:rsid w:val="00EF56CA"/>
    <w:rsid w:val="00F021C3"/>
    <w:rsid w:val="00F10F43"/>
    <w:rsid w:val="00F10FAC"/>
    <w:rsid w:val="00F12EB7"/>
    <w:rsid w:val="00F16241"/>
    <w:rsid w:val="00F16B43"/>
    <w:rsid w:val="00F17812"/>
    <w:rsid w:val="00F23B13"/>
    <w:rsid w:val="00F257EF"/>
    <w:rsid w:val="00F356F9"/>
    <w:rsid w:val="00F35F26"/>
    <w:rsid w:val="00F41B5F"/>
    <w:rsid w:val="00F451F5"/>
    <w:rsid w:val="00F50B14"/>
    <w:rsid w:val="00F53307"/>
    <w:rsid w:val="00F54308"/>
    <w:rsid w:val="00F54397"/>
    <w:rsid w:val="00F612A3"/>
    <w:rsid w:val="00F643D7"/>
    <w:rsid w:val="00F657AD"/>
    <w:rsid w:val="00F66D2A"/>
    <w:rsid w:val="00F66E25"/>
    <w:rsid w:val="00F71EF7"/>
    <w:rsid w:val="00F736F9"/>
    <w:rsid w:val="00F7472C"/>
    <w:rsid w:val="00F766C8"/>
    <w:rsid w:val="00F775CE"/>
    <w:rsid w:val="00F77B62"/>
    <w:rsid w:val="00F84C2A"/>
    <w:rsid w:val="00F85498"/>
    <w:rsid w:val="00F8681D"/>
    <w:rsid w:val="00F92E35"/>
    <w:rsid w:val="00F959B0"/>
    <w:rsid w:val="00FA0F72"/>
    <w:rsid w:val="00FA48BF"/>
    <w:rsid w:val="00FA6CB9"/>
    <w:rsid w:val="00FB7D66"/>
    <w:rsid w:val="00FC07C8"/>
    <w:rsid w:val="00FC3E8F"/>
    <w:rsid w:val="00FC63FC"/>
    <w:rsid w:val="00FC6C47"/>
    <w:rsid w:val="00FD3C04"/>
    <w:rsid w:val="00FE2F1B"/>
    <w:rsid w:val="00FF2C45"/>
    <w:rsid w:val="00FF3107"/>
    <w:rsid w:val="00FF54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F6EB457"/>
  <w14:defaultImageDpi w14:val="32767"/>
  <w15:chartTrackingRefBased/>
  <w15:docId w15:val="{75E9EB69-E046-AC4C-AAF8-74D80A538D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B337E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B337E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B337E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337EC"/>
  </w:style>
  <w:style w:type="character" w:styleId="PageNumber">
    <w:name w:val="page number"/>
    <w:basedOn w:val="DefaultParagraphFont"/>
    <w:uiPriority w:val="99"/>
    <w:semiHidden/>
    <w:unhideWhenUsed/>
    <w:rsid w:val="00B337EC"/>
  </w:style>
  <w:style w:type="character" w:styleId="LineNumber">
    <w:name w:val="line number"/>
    <w:basedOn w:val="DefaultParagraphFont"/>
    <w:uiPriority w:val="99"/>
    <w:semiHidden/>
    <w:unhideWhenUsed/>
    <w:rsid w:val="00B337EC"/>
  </w:style>
  <w:style w:type="paragraph" w:styleId="Revision">
    <w:name w:val="Revision"/>
    <w:hidden/>
    <w:uiPriority w:val="99"/>
    <w:semiHidden/>
    <w:rsid w:val="00EE1CC9"/>
  </w:style>
  <w:style w:type="paragraph" w:customStyle="1" w:styleId="EndNoteBibliographyTitle">
    <w:name w:val="EndNote Bibliography Title"/>
    <w:basedOn w:val="Normal"/>
    <w:link w:val="EndNoteBibliographyTitleChar"/>
    <w:rsid w:val="00F92E35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92E35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F92E35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F92E35"/>
    <w:rPr>
      <w:rFonts w:ascii="Calibri" w:hAnsi="Calibri" w:cs="Calibri"/>
    </w:rPr>
  </w:style>
  <w:style w:type="character" w:styleId="CommentReference">
    <w:name w:val="annotation reference"/>
    <w:basedOn w:val="DefaultParagraphFont"/>
    <w:uiPriority w:val="99"/>
    <w:semiHidden/>
    <w:unhideWhenUsed/>
    <w:rsid w:val="00A81B5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81B5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81B5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81B5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81B58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3</Pages>
  <Words>1073</Words>
  <Characters>6117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i Olson</dc:creator>
  <cp:keywords/>
  <dc:description/>
  <cp:lastModifiedBy>Raghavan, Malini</cp:lastModifiedBy>
  <cp:revision>5</cp:revision>
  <dcterms:created xsi:type="dcterms:W3CDTF">2022-11-21T17:27:00Z</dcterms:created>
  <dcterms:modified xsi:type="dcterms:W3CDTF">2023-01-16T20:54:00Z</dcterms:modified>
</cp:coreProperties>
</file>